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CD4B6E0" w14:textId="77777777" w:rsidR="00012E07" w:rsidRDefault="00141F92" w:rsidP="00065579">
      <w:pPr>
        <w:pStyle w:val="NoSpacing"/>
      </w:pPr>
      <w:r>
        <w:t xml:space="preserve">Benefits, </w:t>
      </w:r>
      <w:r w:rsidR="00CF2BF2">
        <w:t>tradeoffs</w:t>
      </w:r>
      <w:r>
        <w:t>, and timing of global</w:t>
      </w:r>
      <w:r w:rsidR="00654DAB">
        <w:t xml:space="preserve"> </w:t>
      </w:r>
      <w:r w:rsidR="00CF2BF2">
        <w:t>fishery recovery</w:t>
      </w:r>
    </w:p>
    <w:p w14:paraId="77788D08" w14:textId="77777777" w:rsidR="00CF2BF2" w:rsidRDefault="00CF2BF2" w:rsidP="00065579">
      <w:pPr>
        <w:pStyle w:val="NoSpacing"/>
      </w:pPr>
    </w:p>
    <w:p w14:paraId="66C76E0E" w14:textId="77777777" w:rsidR="00C91861" w:rsidRDefault="00C91861" w:rsidP="00065579">
      <w:pPr>
        <w:pStyle w:val="NoSpacing"/>
      </w:pPr>
      <w:r>
        <w:t xml:space="preserve">Christopher Costello, Dan </w:t>
      </w:r>
      <w:proofErr w:type="spellStart"/>
      <w:r>
        <w:t>Ovando</w:t>
      </w:r>
      <w:proofErr w:type="spellEnd"/>
      <w:r>
        <w:t xml:space="preserve">, Tyler Clavelle, </w:t>
      </w:r>
      <w:r w:rsidR="00CF2BF2">
        <w:t xml:space="preserve">Ray </w:t>
      </w:r>
      <w:proofErr w:type="spellStart"/>
      <w:r w:rsidR="00CF2BF2">
        <w:t>Hilborn</w:t>
      </w:r>
      <w:proofErr w:type="spellEnd"/>
      <w:r w:rsidR="00CF2BF2">
        <w:t xml:space="preserve">, Trevor Branch, Mike </w:t>
      </w:r>
      <w:proofErr w:type="spellStart"/>
      <w:r w:rsidR="00CF2BF2">
        <w:t>Melnychuk</w:t>
      </w:r>
      <w:proofErr w:type="spellEnd"/>
      <w:r w:rsidR="00CF2BF2">
        <w:t xml:space="preserve">, Steve Gaines, Cody </w:t>
      </w:r>
      <w:proofErr w:type="spellStart"/>
      <w:r w:rsidR="00CF2BF2">
        <w:t>Szuwalski</w:t>
      </w:r>
      <w:proofErr w:type="spellEnd"/>
    </w:p>
    <w:p w14:paraId="0BD5FC8F" w14:textId="77777777" w:rsidR="0060282C" w:rsidRDefault="0060282C" w:rsidP="00065579">
      <w:pPr>
        <w:pStyle w:val="NoSpacing"/>
      </w:pPr>
    </w:p>
    <w:p w14:paraId="2B46BBE3" w14:textId="77777777" w:rsidR="0060282C" w:rsidRDefault="0060282C" w:rsidP="00065579">
      <w:pPr>
        <w:pStyle w:val="NoSpacing"/>
      </w:pPr>
      <w:r>
        <w:t>[Target Journal: Science (Report), &lt;2,500 words including references.]</w:t>
      </w:r>
    </w:p>
    <w:p w14:paraId="53A2C74F" w14:textId="77777777" w:rsidR="00065579" w:rsidRDefault="00065579" w:rsidP="00065579">
      <w:pPr>
        <w:pStyle w:val="NoSpacing"/>
      </w:pPr>
    </w:p>
    <w:p w14:paraId="26C5055B" w14:textId="2848E743" w:rsidR="00065579" w:rsidRDefault="00065579" w:rsidP="00065579">
      <w:pPr>
        <w:pStyle w:val="NoSpacing"/>
      </w:pPr>
      <w:r>
        <w:t xml:space="preserve">Abstract: We compile micro-level data from </w:t>
      </w:r>
      <w:commentRangeStart w:id="0"/>
      <w:r>
        <w:t>&gt;</w:t>
      </w:r>
      <w:ins w:id="1" w:author="Tyler Clavelle" w:date="2014-12-16T15:01:00Z">
        <w:r w:rsidR="00917DF7">
          <w:t>5</w:t>
        </w:r>
      </w:ins>
      <w:r>
        <w:t>,</w:t>
      </w:r>
      <w:ins w:id="2" w:author="Tyler Clavelle" w:date="2014-12-16T15:05:00Z">
        <w:r w:rsidR="008B6D47">
          <w:t>2</w:t>
        </w:r>
      </w:ins>
      <w:r>
        <w:t xml:space="preserve">00 </w:t>
      </w:r>
      <w:commentRangeEnd w:id="0"/>
      <w:r w:rsidR="00EE48DB">
        <w:rPr>
          <w:rStyle w:val="CommentReference"/>
        </w:rPr>
        <w:commentReference w:id="0"/>
      </w:r>
      <w:r>
        <w:t xml:space="preserve">fisheries worldwide, representing </w:t>
      </w:r>
      <w:ins w:id="3" w:author="Tyler Clavelle" w:date="2014-12-16T15:05:00Z">
        <w:r w:rsidR="008B6D47">
          <w:t>6</w:t>
        </w:r>
        <w:r w:rsidR="00662ED4">
          <w:t>9</w:t>
        </w:r>
      </w:ins>
      <w:r>
        <w:t xml:space="preserve">% of global </w:t>
      </w:r>
      <w:r w:rsidR="00D57C92">
        <w:t>catch</w:t>
      </w:r>
      <w:r>
        <w:t xml:space="preserve">, to estimate the country-by-country benefits of </w:t>
      </w:r>
      <w:r w:rsidR="00D57C92">
        <w:t xml:space="preserve">alternative approaches to </w:t>
      </w:r>
      <w:ins w:id="4" w:author="Dan Ovando" w:date="2014-12-10T17:07:00Z">
        <w:r w:rsidR="00012E07">
          <w:t>recovering depleted fisheries</w:t>
        </w:r>
      </w:ins>
      <w:r>
        <w:t xml:space="preserve">.  Unlike previous studies, which lump global fisheries into a single stock, we separately estimate recovery benefits by fishery, and disentangle benefits accruing to (1) livelihoods of fishermen, (2) provision of food and protein, and (3) conservation of fish in the ocean.  Among other novel methodological contributions, </w:t>
      </w:r>
      <w:ins w:id="5" w:author="Dan Ovando" w:date="2014-12-13T17:21:00Z">
        <w:r w:rsidR="00260FAF">
          <w:t xml:space="preserve">we </w:t>
        </w:r>
      </w:ins>
      <w:ins w:id="6" w:author="Dan Ovando" w:date="2014-12-10T17:09:00Z">
        <w:r w:rsidR="00012E07">
          <w:t>estimate unique recovery targets and trajectories for each fishery</w:t>
        </w:r>
      </w:ins>
      <w:r>
        <w:t>, calculate the year-by-year effects of alternative recovery approaches, and we allow different reform institutions to have differential effects on fish prices and costs.  Our results suggest substantial, but highly spatially heterogeneou</w:t>
      </w:r>
      <w:r w:rsidR="001577DB">
        <w:t xml:space="preserve">s </w:t>
      </w:r>
      <w:r>
        <w:t xml:space="preserve">effects of </w:t>
      </w:r>
      <w:r w:rsidR="001577DB">
        <w:t xml:space="preserve">recovering global fisheries.  </w:t>
      </w:r>
      <w:r w:rsidR="00D57C92">
        <w:t>Across countries</w:t>
      </w:r>
      <w:r w:rsidR="001577DB">
        <w:t xml:space="preserve">, we estimate a </w:t>
      </w:r>
      <w:ins w:id="7" w:author="Tyler Clavelle" w:date="2014-12-19T09:27:00Z">
        <w:r w:rsidR="00A93E65">
          <w:t xml:space="preserve">median </w:t>
        </w:r>
      </w:ins>
      <w:r w:rsidR="001577DB">
        <w:t xml:space="preserve">increase in fisheries profit of </w:t>
      </w:r>
      <w:ins w:id="8" w:author="Tyler Clavelle" w:date="2014-12-19T09:27:00Z">
        <w:r w:rsidR="00A93E65">
          <w:t>42</w:t>
        </w:r>
      </w:ins>
      <w:r w:rsidR="001577DB">
        <w:t>%</w:t>
      </w:r>
      <w:ins w:id="9" w:author="Tyler Clavelle" w:date="2014-12-19T09:29:00Z">
        <w:r w:rsidR="00172ECC">
          <w:t>,</w:t>
        </w:r>
      </w:ins>
      <w:r w:rsidR="001577DB">
        <w:t xml:space="preserve"> a me</w:t>
      </w:r>
      <w:ins w:id="10" w:author="Tyler Clavelle" w:date="2014-12-19T09:29:00Z">
        <w:r w:rsidR="00172ECC">
          <w:t>dian</w:t>
        </w:r>
      </w:ins>
      <w:r w:rsidR="001577DB">
        <w:t xml:space="preserve"> increase in food provision of </w:t>
      </w:r>
      <w:ins w:id="11" w:author="Tyler Clavelle" w:date="2014-12-19T09:29:00Z">
        <w:r w:rsidR="00172ECC">
          <w:t>19</w:t>
        </w:r>
      </w:ins>
      <w:r w:rsidR="001577DB">
        <w:t>%</w:t>
      </w:r>
      <w:ins w:id="12" w:author="Tyler Clavelle" w:date="2014-12-19T09:29:00Z">
        <w:r w:rsidR="00172ECC">
          <w:t xml:space="preserve">, </w:t>
        </w:r>
      </w:ins>
      <w:r w:rsidR="001577DB">
        <w:t>and a me</w:t>
      </w:r>
      <w:ins w:id="13" w:author="Tyler Clavelle" w:date="2014-12-19T09:29:00Z">
        <w:r w:rsidR="00172ECC">
          <w:t>dian</w:t>
        </w:r>
      </w:ins>
      <w:r>
        <w:t xml:space="preserve"> </w:t>
      </w:r>
      <w:r w:rsidR="001577DB">
        <w:t xml:space="preserve">increase in biomass of fish in the sea of </w:t>
      </w:r>
      <w:ins w:id="14" w:author="Tyler Clavelle" w:date="2014-12-19T09:29:00Z">
        <w:r w:rsidR="00172ECC">
          <w:t>16.5</w:t>
        </w:r>
      </w:ins>
      <w:r w:rsidR="001577DB">
        <w:t>%</w:t>
      </w:r>
      <w:ins w:id="15" w:author="Tyler Clavelle" w:date="2014-12-19T09:29:00Z">
        <w:r w:rsidR="00172ECC">
          <w:t xml:space="preserve">. </w:t>
        </w:r>
      </w:ins>
      <w:r w:rsidR="001577DB">
        <w:t>We also find that institutional reforms that increase the efficiency of fisheries are likely to have more significant effects on profits than will the single-minded focus on recovery to biomass targets.</w:t>
      </w:r>
    </w:p>
    <w:p w14:paraId="6F6B3DDC" w14:textId="77777777" w:rsidR="00D57C92" w:rsidRDefault="00D57C92" w:rsidP="00065579">
      <w:pPr>
        <w:pStyle w:val="NoSpacing"/>
      </w:pPr>
    </w:p>
    <w:p w14:paraId="00311DE8" w14:textId="2A60FE65" w:rsidR="00D87657" w:rsidRDefault="00D57C92" w:rsidP="00065579">
      <w:pPr>
        <w:pStyle w:val="NoSpacing"/>
      </w:pPr>
      <w:r>
        <w:t xml:space="preserve">Less than a decade has passed since the infamous prediction that all global fisheries could collapse by 2048 (Worm et al., 2006).  </w:t>
      </w:r>
      <w:r w:rsidR="00C91861">
        <w:t xml:space="preserve"> While s</w:t>
      </w:r>
      <w:r>
        <w:t xml:space="preserve">ubsequent contributions </w:t>
      </w:r>
      <w:ins w:id="16" w:author="Dan Ovando" w:date="2014-12-13T15:49:00Z">
        <w:r w:rsidR="003C1DAB">
          <w:t xml:space="preserve">to the literature </w:t>
        </w:r>
      </w:ins>
      <w:r>
        <w:t xml:space="preserve">provide a more nuanced picture of </w:t>
      </w:r>
      <w:ins w:id="17" w:author="Dan Ovando" w:date="2014-12-13T15:49:00Z">
        <w:r w:rsidR="003C1DAB">
          <w:t xml:space="preserve">the </w:t>
        </w:r>
      </w:ins>
      <w:r w:rsidR="00C91861">
        <w:t xml:space="preserve">biological status of global fisheries, the implication of </w:t>
      </w:r>
      <w:ins w:id="18" w:author="Dan Ovando" w:date="2014-12-13T15:50:00Z">
        <w:r w:rsidR="003C1DAB">
          <w:t>Worm et al. (2006)</w:t>
        </w:r>
      </w:ins>
      <w:r w:rsidR="00C91861">
        <w:t xml:space="preserve"> remains: </w:t>
      </w:r>
      <w:ins w:id="19" w:author="Dan Ovando" w:date="2014-12-13T15:50:00Z">
        <w:r w:rsidR="003C1DAB">
          <w:t xml:space="preserve">The oceans will </w:t>
        </w:r>
      </w:ins>
      <w:ins w:id="20" w:author="Dan Ovando" w:date="2014-12-13T15:51:00Z">
        <w:r w:rsidR="003C1DAB">
          <w:t>provide</w:t>
        </w:r>
      </w:ins>
      <w:ins w:id="21" w:author="Dan Ovando" w:date="2014-12-13T15:50:00Z">
        <w:r w:rsidR="003C1DAB">
          <w:t xml:space="preserve"> far less food, </w:t>
        </w:r>
      </w:ins>
      <w:ins w:id="22" w:author="Dan Ovando" w:date="2014-12-13T15:51:00Z">
        <w:r w:rsidR="003C1DAB">
          <w:t>livelihoods</w:t>
        </w:r>
      </w:ins>
      <w:ins w:id="23" w:author="Dan Ovando" w:date="2014-12-13T15:52:00Z">
        <w:r w:rsidR="003C1DAB">
          <w:t>, and biodiversity</w:t>
        </w:r>
      </w:ins>
      <w:ins w:id="24" w:author="Dan Ovando" w:date="2014-12-13T15:50:00Z">
        <w:r w:rsidR="003C1DAB">
          <w:t xml:space="preserve"> than their potential unless deliberate actions is taken. </w:t>
        </w:r>
      </w:ins>
    </w:p>
    <w:p w14:paraId="7754FFDB" w14:textId="77777777" w:rsidR="00D87657" w:rsidRDefault="00D87657" w:rsidP="00065579">
      <w:pPr>
        <w:pStyle w:val="NoSpacing"/>
      </w:pPr>
    </w:p>
    <w:p w14:paraId="5B8D3311" w14:textId="7DC9D8A8" w:rsidR="003C1DAB" w:rsidRDefault="00D87657" w:rsidP="00226E44">
      <w:pPr>
        <w:pStyle w:val="NoSpacing"/>
        <w:rPr>
          <w:ins w:id="25" w:author="Dan Ovando" w:date="2014-12-13T16:01:00Z"/>
        </w:rPr>
      </w:pPr>
      <w:r>
        <w:t xml:space="preserve">While </w:t>
      </w:r>
      <w:ins w:id="26" w:author="Dan Ovando" w:date="2014-12-13T15:59:00Z">
        <w:r w:rsidR="003C1DAB">
          <w:t xml:space="preserve">this </w:t>
        </w:r>
      </w:ins>
      <w:ins w:id="27" w:author="Dan Ovando" w:date="2014-12-13T15:52:00Z">
        <w:r w:rsidR="003C1DAB">
          <w:t xml:space="preserve">grim </w:t>
        </w:r>
      </w:ins>
      <w:r>
        <w:t xml:space="preserve">generalization has been supported by recent estimates (Sunken Billions and </w:t>
      </w:r>
      <w:proofErr w:type="spellStart"/>
      <w:r>
        <w:t>Sumaila</w:t>
      </w:r>
      <w:proofErr w:type="spellEnd"/>
      <w:r>
        <w:t xml:space="preserve"> et al.), there is also strong evidence that </w:t>
      </w:r>
      <w:r w:rsidR="00AD4AE1">
        <w:t>some</w:t>
      </w:r>
      <w:r>
        <w:t xml:space="preserve"> fisheries, indeed some entire countries, have already undertaken </w:t>
      </w:r>
      <w:r w:rsidR="009B7E52">
        <w:t>effective reforms</w:t>
      </w:r>
      <w:ins w:id="28" w:author="Dan Ovando" w:date="2014-12-13T15:53:00Z">
        <w:r w:rsidR="003C1DAB">
          <w:t xml:space="preserve"> to place their fisheries on a better track</w:t>
        </w:r>
      </w:ins>
      <w:r>
        <w:t>.  Thes</w:t>
      </w:r>
      <w:r w:rsidR="00AD4AE1">
        <w:t xml:space="preserve">e reforms span a range of approaches, from </w:t>
      </w:r>
      <w:ins w:id="29" w:author="Dan Ovando" w:date="2014-12-10T17:54:00Z">
        <w:r w:rsidR="00D4124D">
          <w:t>scientifically informed</w:t>
        </w:r>
      </w:ins>
      <w:r w:rsidR="00AD4AE1">
        <w:t xml:space="preserve"> harvest control rules to institutional reform</w:t>
      </w:r>
      <w:ins w:id="30" w:author="Dan Ovando" w:date="2014-12-10T17:54:00Z">
        <w:r w:rsidR="00D4124D">
          <w:t>s</w:t>
        </w:r>
      </w:ins>
      <w:r w:rsidR="00AD4AE1">
        <w:t xml:space="preserve"> that completely restructures the incentives in a </w:t>
      </w:r>
      <w:commentRangeStart w:id="31"/>
      <w:r w:rsidR="00AD4AE1">
        <w:t>fishery</w:t>
      </w:r>
      <w:commentRangeEnd w:id="31"/>
      <w:r w:rsidR="00D4124D">
        <w:rPr>
          <w:rStyle w:val="CommentReference"/>
        </w:rPr>
        <w:commentReference w:id="31"/>
      </w:r>
      <w:r w:rsidR="00AD4AE1">
        <w:t>.</w:t>
      </w:r>
      <w:ins w:id="32" w:author="Dan Ovando" w:date="2014-12-13T15:53:00Z">
        <w:r w:rsidR="003C1DAB">
          <w:t xml:space="preserve"> </w:t>
        </w:r>
      </w:ins>
      <w:ins w:id="33" w:author="Dan Ovando" w:date="2014-12-13T15:54:00Z">
        <w:r w:rsidR="003C1DAB">
          <w:t xml:space="preserve">In many cases these changes </w:t>
        </w:r>
      </w:ins>
      <w:ins w:id="34" w:author="Dan Ovando" w:date="2014-12-13T15:55:00Z">
        <w:r w:rsidR="003C1DAB">
          <w:t xml:space="preserve">have successfully reduced fishing efforts to more sustainable levels, and resulted in the recovery of overfished </w:t>
        </w:r>
        <w:commentRangeStart w:id="35"/>
        <w:r w:rsidR="003C1DAB">
          <w:t>stocks</w:t>
        </w:r>
      </w:ins>
      <w:commentRangeEnd w:id="35"/>
      <w:ins w:id="36" w:author="Dan Ovando" w:date="2014-12-13T16:01:00Z">
        <w:r w:rsidR="003C1DAB">
          <w:rPr>
            <w:rStyle w:val="CommentReference"/>
          </w:rPr>
          <w:commentReference w:id="35"/>
        </w:r>
        <w:r w:rsidR="003C1DAB">
          <w:t xml:space="preserve"> </w:t>
        </w:r>
      </w:ins>
      <w:ins w:id="38" w:author="Dan Ovando" w:date="2014-12-13T15:55:00Z">
        <w:r w:rsidR="003C1DAB">
          <w:fldChar w:fldCharType="begin"/>
        </w:r>
      </w:ins>
      <w:ins w:id="39" w:author="Dan Ovando" w:date="2014-12-13T15:56:00Z">
        <w:r w:rsidR="003C1DAB">
          <w:instrText xml:space="preserve"> ADDIN ZOTERO_ITEM CSL_CITATION {"citationID":"33ah40sso","properties":{"formattedCitation":"{\\rtf (\\i 1\\i0{}, \\i 2\\i0{})}","plainCitation":"(1, 2)"},"citationItems":[{"id":2304,"uris":["http://zotero.org/users/137324/items/66XCEX29"],"uri":["http://zotero.org/users/137324/items/66XCEX29"],"itemData":{"id":2304,"type":"article-journal","title":"Reflections on the success of traditional fisheries management","container-title":"ICES Journal of Marine Science: Journal du Conseil","page":"fsu034","source":"icesjms.oxfordjournals.org","abstract":"The argument persists that the continued overexploitation by many fisheries around the world is evidence that current approaches to fisheries management are failing, and that more precautionary management approaches are needed. We review the available estimates of the status of fish stocks from three sources: the FAO's “State of Marine Resources”, a database on scientific stock assessments, and recent estimates from statistical models designed to determine the status of unassessed fish stocks. The two key results are (i) that stocks that are scientifically assessed are in better shape and indeed are not typically declining but rebuilding, and (ii) that large stocks appear to be in better shape than small stocks. These results support the view that stocks that are managed are improving, while stocks that are not managed are not. Large stocks receive far more management attention than small stocks in jurisdictions that have active fisheries management systems, and most unassessed stocks are simply not managed. We assert that fisheries management as currently practised can (and often does) lead to sustainable fisheries, and what is needed is to actively manage the unassessed fisheries of the world. More precautionary management is not necessarily needed to ensure the sustainability of managed fisheries.","DOI":"10.1093/icesjms/fsu034","ISSN":"1054-3139, 1095-9289","journalAbbreviation":"ICES J. Mar. Sci.","language":"en","author":[{"family":"Hilborn","given":"Ray"},{"family":"Ovando","given":"Daniel"}],"issued":{"date-parts":[["2014",3,14]]},"accessed":{"date-parts":[["2014",3,20]]}}},{"id":117,"uris":["http://zotero.org/groups/11970/items/2Q28UF4H"],"uri":["http://zotero.org/groups/11970/items/2Q28UF4H"],"itemData":{"id":117,"type":"article-journal","title":"Can catch shares prevent fisheries collapse?","container-title":"Science","page":"1678","volume":"321","issue":"5896","source":"Google Scholar","author":[{"family":"Costello","given":"C."},{"family":"Gaines","given":"S. D"},{"family":"Lynham","given":"J."}],"issued":{"date-parts":[["2008"]]}}}],"schema":"https://github.com/citation-style-language/schema/raw/master/csl-citation.json"} </w:instrText>
        </w:r>
      </w:ins>
      <w:r w:rsidR="003C1DAB">
        <w:fldChar w:fldCharType="separate"/>
      </w:r>
      <w:ins w:id="40" w:author="Dan Ovando" w:date="2014-12-13T15:56:00Z">
        <w:r w:rsidR="003C1DAB" w:rsidRPr="0036337B">
          <w:rPr>
            <w:rFonts w:ascii="Calibri"/>
            <w:szCs w:val="24"/>
          </w:rPr>
          <w:t>(</w:t>
        </w:r>
        <w:r w:rsidR="003C1DAB" w:rsidRPr="0036337B">
          <w:rPr>
            <w:rFonts w:ascii="Calibri"/>
            <w:i/>
            <w:iCs/>
            <w:szCs w:val="24"/>
          </w:rPr>
          <w:t>1</w:t>
        </w:r>
        <w:r w:rsidR="003C1DAB" w:rsidRPr="0036337B">
          <w:rPr>
            <w:rFonts w:ascii="Calibri"/>
            <w:szCs w:val="24"/>
          </w:rPr>
          <w:t xml:space="preserve">, </w:t>
        </w:r>
        <w:r w:rsidR="003C1DAB" w:rsidRPr="0036337B">
          <w:rPr>
            <w:rFonts w:ascii="Calibri"/>
            <w:i/>
            <w:iCs/>
            <w:szCs w:val="24"/>
          </w:rPr>
          <w:t>2</w:t>
        </w:r>
        <w:r w:rsidR="003C1DAB" w:rsidRPr="0036337B">
          <w:rPr>
            <w:rFonts w:ascii="Calibri"/>
            <w:szCs w:val="24"/>
          </w:rPr>
          <w:t>)</w:t>
        </w:r>
      </w:ins>
      <w:ins w:id="41" w:author="Dan Ovando" w:date="2014-12-13T15:55:00Z">
        <w:r w:rsidR="003C1DAB">
          <w:fldChar w:fldCharType="end"/>
        </w:r>
      </w:ins>
      <w:ins w:id="42" w:author="Dan Ovando" w:date="2014-12-13T15:56:00Z">
        <w:r w:rsidR="003C1DAB">
          <w:t xml:space="preserve"> (</w:t>
        </w:r>
        <w:proofErr w:type="spellStart"/>
        <w:r w:rsidR="003C1DAB">
          <w:t>Hilborn</w:t>
        </w:r>
        <w:proofErr w:type="spellEnd"/>
        <w:r w:rsidR="003C1DAB">
          <w:t xml:space="preserve"> &amp; </w:t>
        </w:r>
        <w:proofErr w:type="spellStart"/>
        <w:r w:rsidR="003C1DAB">
          <w:t>Ovando</w:t>
        </w:r>
        <w:proofErr w:type="spellEnd"/>
        <w:r w:rsidR="003C1DAB">
          <w:t xml:space="preserve"> 2014, Costello et al. 2008)</w:t>
        </w:r>
      </w:ins>
      <w:ins w:id="43" w:author="Dan Ovando" w:date="2014-12-13T15:55:00Z">
        <w:r w:rsidR="003C1DAB">
          <w:t xml:space="preserve">. </w:t>
        </w:r>
      </w:ins>
      <w:ins w:id="44" w:author="Dan Ovando" w:date="2014-12-13T15:54:00Z">
        <w:r w:rsidR="003C1DAB">
          <w:t xml:space="preserve"> </w:t>
        </w:r>
      </w:ins>
      <w:r w:rsidR="00AD4AE1">
        <w:t xml:space="preserve">  </w:t>
      </w:r>
      <w:ins w:id="45" w:author="Dan Ovando" w:date="2014-12-13T15:56:00Z">
        <w:r w:rsidR="003C1DAB">
          <w:t xml:space="preserve">These cases of </w:t>
        </w:r>
      </w:ins>
      <w:ins w:id="46" w:author="Dan Ovando" w:date="2014-12-13T15:57:00Z">
        <w:r w:rsidR="003C1DAB">
          <w:t>successful</w:t>
        </w:r>
      </w:ins>
      <w:ins w:id="47" w:author="Dan Ovando" w:date="2014-12-13T15:56:00Z">
        <w:r w:rsidR="003C1DAB">
          <w:t xml:space="preserve"> </w:t>
        </w:r>
      </w:ins>
      <w:ins w:id="48" w:author="Dan Ovando" w:date="2014-12-13T15:57:00Z">
        <w:r w:rsidR="003C1DAB">
          <w:t>management contain</w:t>
        </w:r>
      </w:ins>
      <w:r w:rsidR="00AD4AE1">
        <w:t xml:space="preserve"> lessons that can be applied more broadly and </w:t>
      </w:r>
      <w:commentRangeStart w:id="49"/>
      <w:r w:rsidR="00AD4AE1">
        <w:t>also suggest that the potential gains from additional reforms may be highly heterogeneous</w:t>
      </w:r>
      <w:commentRangeEnd w:id="49"/>
      <w:r w:rsidR="003C1DAB">
        <w:rPr>
          <w:rStyle w:val="CommentReference"/>
        </w:rPr>
        <w:commentReference w:id="49"/>
      </w:r>
      <w:r w:rsidR="009B7E52">
        <w:t>, yet t</w:t>
      </w:r>
      <w:r w:rsidR="00AD4AE1">
        <w:t>hese insights have not penetrated the literature on global fishery recovery.</w:t>
      </w:r>
      <w:r>
        <w:t xml:space="preserve"> </w:t>
      </w:r>
    </w:p>
    <w:p w14:paraId="6941821C" w14:textId="77777777" w:rsidR="003C1DAB" w:rsidRDefault="003C1DAB" w:rsidP="00226E44">
      <w:pPr>
        <w:pStyle w:val="NoSpacing"/>
        <w:rPr>
          <w:ins w:id="50" w:author="Dan Ovando" w:date="2014-12-13T16:01:00Z"/>
        </w:rPr>
      </w:pPr>
    </w:p>
    <w:p w14:paraId="12E865B4" w14:textId="6F6B6340" w:rsidR="009B7E52" w:rsidRDefault="00A74CD5" w:rsidP="00226E44">
      <w:pPr>
        <w:pStyle w:val="NoSpacing"/>
      </w:pPr>
      <w:ins w:id="51" w:author="Dan Ovando" w:date="2014-12-15T00:09:00Z">
        <w:r>
          <w:t>We ask</w:t>
        </w:r>
        <w:proofErr w:type="gramStart"/>
        <w:r>
          <w:t>,</w:t>
        </w:r>
      </w:ins>
      <w:proofErr w:type="gramEnd"/>
      <w:ins w:id="52" w:author="Dan Ovando" w:date="2014-12-13T16:04:00Z">
        <w:r>
          <w:t xml:space="preserve"> what might the future of</w:t>
        </w:r>
      </w:ins>
      <w:ins w:id="53" w:author="Dan Ovando" w:date="2014-12-15T00:09:00Z">
        <w:r>
          <w:t xml:space="preserve"> </w:t>
        </w:r>
      </w:ins>
      <w:ins w:id="54" w:author="Dan Ovando" w:date="2014-12-13T16:04:00Z">
        <w:r>
          <w:t xml:space="preserve">global fisheries </w:t>
        </w:r>
      </w:ins>
      <w:ins w:id="55" w:author="Dan Ovando" w:date="2014-12-15T00:09:00Z">
        <w:r>
          <w:t>be</w:t>
        </w:r>
      </w:ins>
      <w:ins w:id="56" w:author="Dan Ovando" w:date="2014-12-13T16:04:00Z">
        <w:r>
          <w:t xml:space="preserve"> </w:t>
        </w:r>
        <w:r w:rsidR="003C1DAB">
          <w:t>if we</w:t>
        </w:r>
      </w:ins>
      <w:ins w:id="57" w:author="Dan Ovando" w:date="2014-12-13T16:05:00Z">
        <w:r w:rsidR="003C1DAB">
          <w:t xml:space="preserve"> were to</w:t>
        </w:r>
      </w:ins>
      <w:ins w:id="58" w:author="Dan Ovando" w:date="2014-12-13T16:04:00Z">
        <w:r w:rsidR="003C1DAB">
          <w:t xml:space="preserve"> </w:t>
        </w:r>
      </w:ins>
      <w:ins w:id="59" w:author="Dan Ovando" w:date="2014-12-13T16:05:00Z">
        <w:r w:rsidR="003C1DAB">
          <w:t>undertake</w:t>
        </w:r>
      </w:ins>
      <w:ins w:id="60" w:author="Dan Ovando" w:date="2014-12-13T16:04:00Z">
        <w:r w:rsidR="003C1DAB">
          <w:t xml:space="preserve"> </w:t>
        </w:r>
      </w:ins>
      <w:ins w:id="61" w:author="Dan Ovando" w:date="2014-12-15T00:08:00Z">
        <w:r>
          <w:t xml:space="preserve">the </w:t>
        </w:r>
      </w:ins>
      <w:ins w:id="62" w:author="Dan Ovando" w:date="2014-12-13T16:04:00Z">
        <w:r w:rsidR="003C1DAB">
          <w:t>reforms that previous studies ha</w:t>
        </w:r>
        <w:r>
          <w:t>ve stressed are urgently needed?</w:t>
        </w:r>
        <w:r w:rsidR="003C1DAB">
          <w:t xml:space="preserve"> </w:t>
        </w:r>
      </w:ins>
      <w:r w:rsidR="00D87657">
        <w:t xml:space="preserve">We </w:t>
      </w:r>
      <w:r w:rsidR="009B7E52">
        <w:t>couple</w:t>
      </w:r>
      <w:r w:rsidR="00D87657">
        <w:t xml:space="preserve"> the latest </w:t>
      </w:r>
      <w:r w:rsidR="00AD4AE1">
        <w:t xml:space="preserve">fishery status and management data to </w:t>
      </w:r>
      <w:r w:rsidR="00D87657">
        <w:t>state</w:t>
      </w:r>
      <w:r w:rsidR="00AD4AE1">
        <w:t>-of-the-art bioeconomic models</w:t>
      </w:r>
      <w:r w:rsidR="009B7E52">
        <w:t>,</w:t>
      </w:r>
      <w:r w:rsidR="00AD4AE1">
        <w:t xml:space="preserve"> </w:t>
      </w:r>
      <w:r w:rsidR="00D87657">
        <w:t xml:space="preserve">and </w:t>
      </w:r>
      <w:r w:rsidR="009B7E52">
        <w:t xml:space="preserve">incorporate </w:t>
      </w:r>
      <w:r w:rsidR="00D87657">
        <w:t>recent empirical evidence on the effects of alternative institutional reforms</w:t>
      </w:r>
      <w:r w:rsidR="009B7E52">
        <w:t>,</w:t>
      </w:r>
      <w:r w:rsidR="00D87657">
        <w:t xml:space="preserve"> to estimate the </w:t>
      </w:r>
      <w:r w:rsidR="009B7E52">
        <w:t>global distributional effects</w:t>
      </w:r>
      <w:r w:rsidR="00D87657">
        <w:t xml:space="preserve"> of alternative approaches to fishery recovery.</w:t>
      </w:r>
      <w:r w:rsidR="00AD4AE1">
        <w:t xml:space="preserve">  </w:t>
      </w:r>
      <w:r w:rsidR="009B7E52">
        <w:t>Our study is engineered to extract specific policy recommendations regarding: (1) Are there strong tradeoffs between recovery efforts that emphasize fishery profits, food provision, or conservation?  Or do synergies exist</w:t>
      </w:r>
      <w:r w:rsidR="00E93811">
        <w:t xml:space="preserve"> across these objectives</w:t>
      </w:r>
      <w:proofErr w:type="gramStart"/>
      <w:r w:rsidR="009B7E52">
        <w:t>?,</w:t>
      </w:r>
      <w:proofErr w:type="gramEnd"/>
      <w:r w:rsidR="009B7E52">
        <w:t xml:space="preserve"> (2) </w:t>
      </w:r>
      <w:commentRangeStart w:id="63"/>
      <w:r w:rsidR="009B7E52">
        <w:t>How do harvest-focused reforms compare against institutional reforms?</w:t>
      </w:r>
      <w:commentRangeEnd w:id="63"/>
      <w:r w:rsidR="00AF1C19">
        <w:rPr>
          <w:rStyle w:val="CommentReference"/>
        </w:rPr>
        <w:commentReference w:id="63"/>
      </w:r>
      <w:r w:rsidR="009B7E52">
        <w:t xml:space="preserve">, (3) </w:t>
      </w:r>
      <w:ins w:id="64" w:author="Dan Ovando" w:date="2014-12-10T18:01:00Z">
        <w:r w:rsidR="00AF1C19">
          <w:t xml:space="preserve">How long will benefits of reform take to arrive, </w:t>
        </w:r>
      </w:ins>
      <w:ins w:id="65" w:author="Dan Ovando" w:date="2014-12-10T18:02:00Z">
        <w:r w:rsidR="00AF1C19">
          <w:t xml:space="preserve"> </w:t>
        </w:r>
      </w:ins>
      <w:r w:rsidR="009B7E52">
        <w:t>what does this imply for the “recovery gap</w:t>
      </w:r>
      <w:r w:rsidR="005552BA">
        <w:t>,</w:t>
      </w:r>
      <w:r w:rsidR="009B7E52">
        <w:t>”</w:t>
      </w:r>
      <w:r w:rsidR="005552BA">
        <w:t xml:space="preserve"> and how it might be financed</w:t>
      </w:r>
      <w:r w:rsidR="009B7E52">
        <w:t xml:space="preserve">?, </w:t>
      </w:r>
      <w:r w:rsidR="00E106C7">
        <w:t xml:space="preserve">and </w:t>
      </w:r>
      <w:r w:rsidR="009B7E52">
        <w:t xml:space="preserve">(4) </w:t>
      </w:r>
      <w:r w:rsidR="00E93811">
        <w:t>In a world with limited resources to devote to fishery recovery, which countries provide the most compelling</w:t>
      </w:r>
      <w:r w:rsidR="005552BA">
        <w:t xml:space="preserve"> and urgent</w:t>
      </w:r>
      <w:r w:rsidR="00E93811">
        <w:t xml:space="preserve"> case</w:t>
      </w:r>
      <w:r w:rsidR="005552BA">
        <w:t>s for fishery reform</w:t>
      </w:r>
      <w:r w:rsidR="00E93811">
        <w:t xml:space="preserve">? </w:t>
      </w:r>
    </w:p>
    <w:p w14:paraId="789276E4" w14:textId="77777777" w:rsidR="00E106C7" w:rsidRDefault="00E106C7" w:rsidP="00226E44">
      <w:pPr>
        <w:pStyle w:val="NoSpacing"/>
      </w:pPr>
    </w:p>
    <w:p w14:paraId="25E7F421" w14:textId="64437532" w:rsidR="009B7E52" w:rsidRDefault="00E106C7" w:rsidP="00226E44">
      <w:pPr>
        <w:pStyle w:val="NoSpacing"/>
      </w:pPr>
      <w:r>
        <w:t>To answer these</w:t>
      </w:r>
      <w:ins w:id="66" w:author="Dan Ovando" w:date="2014-12-13T16:07:00Z">
        <w:r w:rsidR="003C1DAB">
          <w:t xml:space="preserve"> </w:t>
        </w:r>
      </w:ins>
      <w:r>
        <w:t xml:space="preserve">questions, we develop an approach that exploits several sources of data to conduct fishery-level analysis. </w:t>
      </w:r>
      <w:ins w:id="67" w:author="Dan Ovando" w:date="2014-12-15T00:10:00Z">
        <w:r w:rsidR="00A74CD5">
          <w:t xml:space="preserve">We </w:t>
        </w:r>
      </w:ins>
      <w:ins w:id="68" w:author="Dan Ovando" w:date="2014-12-15T00:11:00Z">
        <w:r w:rsidR="00A74CD5">
          <w:t>amassed</w:t>
        </w:r>
      </w:ins>
      <w:ins w:id="69" w:author="Dan Ovando" w:date="2014-12-15T00:10:00Z">
        <w:r w:rsidR="00A74CD5">
          <w:t xml:space="preserve"> a </w:t>
        </w:r>
      </w:ins>
      <w:ins w:id="70" w:author="Dan Ovando" w:date="2014-12-15T00:11:00Z">
        <w:r w:rsidR="00A74CD5">
          <w:t>database</w:t>
        </w:r>
      </w:ins>
      <w:ins w:id="71" w:author="Dan Ovando" w:date="2014-12-15T00:10:00Z">
        <w:r w:rsidR="00A74CD5">
          <w:t xml:space="preserve"> of </w:t>
        </w:r>
      </w:ins>
      <w:ins w:id="72" w:author="Tyler Clavelle" w:date="2014-12-16T15:25:00Z">
        <w:r w:rsidR="00C829CB">
          <w:t>5</w:t>
        </w:r>
      </w:ins>
      <w:ins w:id="73" w:author="Dan Ovando" w:date="2014-12-15T00:10:00Z">
        <w:r w:rsidR="00A74CD5">
          <w:t>,</w:t>
        </w:r>
      </w:ins>
      <w:ins w:id="74" w:author="Tyler Clavelle" w:date="2014-12-16T15:25:00Z">
        <w:r w:rsidR="00C829CB">
          <w:t>2</w:t>
        </w:r>
        <w:r w:rsidR="00662ED4">
          <w:t>26</w:t>
        </w:r>
      </w:ins>
      <w:ins w:id="75" w:author="Dan Ovando" w:date="2014-12-15T00:10:00Z">
        <w:r w:rsidR="00A74CD5">
          <w:t xml:space="preserve"> fisheries from </w:t>
        </w:r>
      </w:ins>
      <w:ins w:id="76" w:author="Dan Ovando" w:date="2014-12-15T00:11:00Z">
        <w:r w:rsidR="00A74CD5">
          <w:t xml:space="preserve">the RAM Legacy database </w:t>
        </w:r>
      </w:ins>
      <w:r w:rsidR="00A74CD5">
        <w:fldChar w:fldCharType="begin"/>
      </w:r>
      <w:r w:rsidR="00A74CD5">
        <w:instrText xml:space="preserve"> ADDIN ZOTERO_ITEM CSL_CITATION {"citationID":"tmmj9nff8","properties":{"formattedCitation":"{\\rtf (\\i 3\\i0{})}","plainCitation":"(3)"},"citationItems":[{"id":535,"uris":["http://zotero.org/users/137324/items/NZ376RHF"],"uri":["http://zotero.org/users/137324/items/NZ376RHF"],"itemData":{"id":535,"type":"article-journal","title":"Examining the knowledge base and status of commercially exploited marine species with the RAM Legacy Stock Assessment Database","container-title":"Fish and Fisheries","page":"380-398","volume":"13","issue":"4","source":"Wiley Online Library","abstract":"Meta-analyses of stock assessments can provide novel insight into marine population dynamics and the status of fished species, but the world’s main stock assessment database (the Myers Stock-Recruitment Database) is now outdated. To facilitate new analyses, we developed a new database, the RAM Legacy Stock Assessment Database, for commercially exploited marine fishes and invertebrates. Time series of total biomass, spawner biomass, recruits, fishing mortality and catch/landings form the core of the database. Assessments were assembled from 21 national and international management agencies for a total of 331 stocks (295 fish stocks representing 46 families and 36 invertebrate stocks representing 12 families), including nine of the world’s 10 largest fisheries. Stock assessments were available from 27 large marine ecosystems, the Caspian Sea and four High Seas regions, and include the Atlantic, Pacific, Indian, Arctic and Antarctic Oceans. Most assessments came from the USA, Europe, Canada, New Zealand and Australia. Assessed marine stocks represent a small proportion of harvested fish taxa (16%), and an even smaller proportion of marine fish biodiversity (1%), but provide high-quality data for intensively studied stocks. The database provides new insight into the status of exploited populations: 58% of stocks with reference points (n = 214) were estimated to be below the biomass resulting in maximum sustainable yield (BMSY) and 30% had exploitation levels above the exploitation rate resulting in maximum sustainable yield (UMSY). We anticipate that the database will facilitate new research in population dynamics and fishery management, and we encourage further data contributions from stock assessment scientists.","DOI":"10.1111/j.1467-2979.2011.00435.x","ISSN":"1467-2979","journalAbbreviation":"Fish Fish","language":"en","author":[{"family":"Ricard","given":"Daniel"},{"family":"Minto","given":"Cóilín"},{"family":"Jensen","given":"Olaf P"},{"family":"Baum","given":"Julia K"}],"issued":{"date-parts":[["2012",12,1]]},"accessed":{"date-parts":[["2014",6,6]]}}}],"schema":"https://github.com/citation-style-language/schema/raw/master/csl-citation.json"} </w:instrText>
      </w:r>
      <w:r w:rsidR="00A74CD5">
        <w:fldChar w:fldCharType="separate"/>
      </w:r>
      <w:r w:rsidR="00A74CD5" w:rsidRPr="00202209">
        <w:rPr>
          <w:rFonts w:ascii="Calibri"/>
          <w:szCs w:val="24"/>
        </w:rPr>
        <w:t>(</w:t>
      </w:r>
      <w:r w:rsidR="00A74CD5" w:rsidRPr="00202209">
        <w:rPr>
          <w:rFonts w:ascii="Calibri"/>
          <w:i/>
          <w:iCs/>
          <w:szCs w:val="24"/>
        </w:rPr>
        <w:t>3</w:t>
      </w:r>
      <w:r w:rsidR="00A74CD5" w:rsidRPr="00202209">
        <w:rPr>
          <w:rFonts w:ascii="Calibri"/>
          <w:szCs w:val="24"/>
        </w:rPr>
        <w:t>)</w:t>
      </w:r>
      <w:r w:rsidR="00A74CD5">
        <w:fldChar w:fldCharType="end"/>
      </w:r>
      <w:ins w:id="77" w:author="Tyler Clavelle" w:date="2014-12-16T15:22:00Z">
        <w:r w:rsidR="0048792C">
          <w:t xml:space="preserve"> and</w:t>
        </w:r>
      </w:ins>
      <w:r w:rsidR="00A74CD5">
        <w:t xml:space="preserve"> the FAO</w:t>
      </w:r>
      <w:ins w:id="78" w:author="Tyler Clavelle" w:date="2014-12-16T15:22:00Z">
        <w:r w:rsidR="0048792C">
          <w:t xml:space="preserve"> </w:t>
        </w:r>
      </w:ins>
      <w:ins w:id="79" w:author="Tyler Clavelle" w:date="2014-12-16T15:23:00Z">
        <w:r w:rsidR="0048792C">
          <w:t>marine capture database</w:t>
        </w:r>
      </w:ins>
      <w:r w:rsidR="00A74CD5">
        <w:fldChar w:fldCharType="begin"/>
      </w:r>
      <w:r w:rsidR="00A74CD5">
        <w:instrText xml:space="preserve"> ADDIN ZOTERO_ITEM CSL_CITATION {"citationID":"1avgf2grub","properties":{"formattedCitation":"{\\rtf (\\i 4\\i0{})}","plainCitation":"(4)"},"citationItems":[{"id":1903,"uris":["http://zotero.org/users/137324/items/JFCXBP5G"],"uri":["http://zotero.org/users/137324/items/JFCXBP5G"],"itemData":{"id":1903,"type":"book","title":"Review of the state of world marine fishery resources","collection-title":"FAO Fisheries and Aquaculture Technical Paper 569","publisher":"Food and Agriculture Organization of the United Nations","publisher-place":"Rome, Italy","number-of-pages":"334","source":"Library of Congress ISBN","event-place":"Rome, Italy","ISBN":"9789251070239","call-number":"SH327.5 .R49 2011","author":[{"family":"FAO","given":""}],"issued":{"date-parts":[["2011"]]}}}],"schema":"https://github.com/citation-style-language/schema/raw/master/csl-citation.json"} </w:instrText>
      </w:r>
      <w:r w:rsidR="00A74CD5">
        <w:fldChar w:fldCharType="separate"/>
      </w:r>
      <w:r w:rsidR="00A74CD5" w:rsidRPr="00202209">
        <w:rPr>
          <w:rFonts w:ascii="Calibri"/>
          <w:szCs w:val="24"/>
        </w:rPr>
        <w:t>(</w:t>
      </w:r>
      <w:r w:rsidR="00A74CD5" w:rsidRPr="00202209">
        <w:rPr>
          <w:rFonts w:ascii="Calibri"/>
          <w:i/>
          <w:iCs/>
          <w:szCs w:val="24"/>
        </w:rPr>
        <w:t>4</w:t>
      </w:r>
      <w:r w:rsidR="00A74CD5" w:rsidRPr="00202209">
        <w:rPr>
          <w:rFonts w:ascii="Calibri"/>
          <w:szCs w:val="24"/>
        </w:rPr>
        <w:t>)</w:t>
      </w:r>
      <w:r w:rsidR="00A74CD5">
        <w:fldChar w:fldCharType="end"/>
      </w:r>
      <w:ins w:id="80" w:author="Tyler Clavelle" w:date="2014-12-16T15:28:00Z">
        <w:r w:rsidR="00C829CB">
          <w:t xml:space="preserve"> that</w:t>
        </w:r>
      </w:ins>
      <w:ins w:id="81" w:author="Dan Ovando" w:date="2014-12-15T00:12:00Z">
        <w:r w:rsidR="00A74CD5">
          <w:t xml:space="preserve"> account for </w:t>
        </w:r>
      </w:ins>
      <w:ins w:id="82" w:author="Tyler Clavelle" w:date="2014-12-16T15:27:00Z">
        <w:r w:rsidR="00C829CB">
          <w:t>68</w:t>
        </w:r>
      </w:ins>
      <w:ins w:id="83" w:author="Dan Ovando" w:date="2014-12-15T00:12:00Z">
        <w:r w:rsidR="00A74CD5">
          <w:t xml:space="preserve">% of global catch as of 2012. </w:t>
        </w:r>
      </w:ins>
      <w:r>
        <w:t xml:space="preserve">For each of </w:t>
      </w:r>
      <w:ins w:id="84" w:author="Dan Ovando" w:date="2014-12-15T00:12:00Z">
        <w:r w:rsidR="00A74CD5">
          <w:t xml:space="preserve">the </w:t>
        </w:r>
      </w:ins>
      <w:ins w:id="85" w:author="Tyler Clavelle" w:date="2014-12-16T15:28:00Z">
        <w:r w:rsidR="00C829CB">
          <w:t>5,000+</w:t>
        </w:r>
      </w:ins>
      <w:r>
        <w:t xml:space="preserve"> fisheries in our data set, we begin by estimating its current biological (b</w:t>
      </w:r>
      <w:r w:rsidR="00963BC0" w:rsidRPr="00963BC0">
        <w:rPr>
          <w:vertAlign w:val="subscript"/>
        </w:rPr>
        <w:t>0</w:t>
      </w:r>
      <w:r>
        <w:t>=B</w:t>
      </w:r>
      <w:r w:rsidR="00963BC0" w:rsidRPr="00963BC0">
        <w:rPr>
          <w:vertAlign w:val="subscript"/>
        </w:rPr>
        <w:t>0</w:t>
      </w:r>
      <w:r>
        <w:t>/</w:t>
      </w:r>
      <w:proofErr w:type="spellStart"/>
      <w:r>
        <w:t>Bmsy</w:t>
      </w:r>
      <w:proofErr w:type="spellEnd"/>
      <w:r>
        <w:t>) and exploitation status (f</w:t>
      </w:r>
      <w:r w:rsidR="00963BC0" w:rsidRPr="00963BC0">
        <w:rPr>
          <w:vertAlign w:val="subscript"/>
        </w:rPr>
        <w:t>0</w:t>
      </w:r>
      <w:r>
        <w:t>=F</w:t>
      </w:r>
      <w:r w:rsidR="00963BC0" w:rsidRPr="00963BC0">
        <w:rPr>
          <w:vertAlign w:val="subscript"/>
        </w:rPr>
        <w:t>0</w:t>
      </w:r>
      <w:r>
        <w:t>/</w:t>
      </w:r>
      <w:proofErr w:type="spellStart"/>
      <w:r>
        <w:t>Fmsy</w:t>
      </w:r>
      <w:proofErr w:type="spellEnd"/>
      <w:r>
        <w:t xml:space="preserve">).  </w:t>
      </w:r>
      <w:ins w:id="86" w:author="Dan Ovando" w:date="2014-12-15T00:15:00Z">
        <w:r w:rsidR="00C5737A">
          <w:t>We extracted b and f directly from stock assessments for the</w:t>
        </w:r>
      </w:ins>
      <w:ins w:id="87" w:author="Dan Ovando" w:date="2014-12-15T00:17:00Z">
        <w:r w:rsidR="00C5737A">
          <w:t xml:space="preserve"> </w:t>
        </w:r>
      </w:ins>
      <w:ins w:id="88" w:author="Tyler Clavelle" w:date="2014-12-16T15:32:00Z">
        <w:r w:rsidR="00C829CB">
          <w:t>311</w:t>
        </w:r>
      </w:ins>
      <w:ins w:id="89" w:author="Dan Ovando" w:date="2014-12-15T00:15:00Z">
        <w:r w:rsidR="00C5737A">
          <w:t xml:space="preserve"> fisheries included from the RAM </w:t>
        </w:r>
      </w:ins>
      <w:ins w:id="90" w:author="Dan Ovando" w:date="2014-12-15T00:17:00Z">
        <w:r w:rsidR="00C5737A">
          <w:t>Legacy</w:t>
        </w:r>
      </w:ins>
      <w:ins w:id="91" w:author="Dan Ovando" w:date="2014-12-15T00:15:00Z">
        <w:r w:rsidR="00C5737A">
          <w:t xml:space="preserve"> database</w:t>
        </w:r>
      </w:ins>
      <w:ins w:id="92" w:author="Tyler Clavelle" w:date="2014-12-16T15:32:00Z">
        <w:r w:rsidR="00C829CB">
          <w:t xml:space="preserve">. </w:t>
        </w:r>
      </w:ins>
      <w:r>
        <w:t xml:space="preserve">The </w:t>
      </w:r>
      <w:proofErr w:type="gramStart"/>
      <w:r>
        <w:t xml:space="preserve">status of the remaining </w:t>
      </w:r>
      <w:ins w:id="93" w:author="Tyler Clavelle" w:date="2014-12-16T15:33:00Z">
        <w:r w:rsidR="00662ED4">
          <w:t>4,915</w:t>
        </w:r>
        <w:r w:rsidR="00C829CB">
          <w:t xml:space="preserve"> </w:t>
        </w:r>
      </w:ins>
      <w:r>
        <w:t xml:space="preserve">“unassessed” fisheries </w:t>
      </w:r>
      <w:ins w:id="94" w:author="Dan Ovando" w:date="2014-12-15T00:17:00Z">
        <w:r w:rsidR="00C5737A">
          <w:t>are</w:t>
        </w:r>
        <w:proofErr w:type="gramEnd"/>
        <w:r w:rsidR="00C5737A">
          <w:t xml:space="preserve"> </w:t>
        </w:r>
      </w:ins>
      <w:r>
        <w:t xml:space="preserve">estimated using a two-step process involving </w:t>
      </w:r>
      <w:r w:rsidR="00297DAB">
        <w:t xml:space="preserve">global regression analysis and a structural modeling approach (Costello et al and </w:t>
      </w:r>
      <w:ins w:id="95" w:author="Dan Ovando" w:date="2014-12-10T18:07:00Z">
        <w:r w:rsidR="003D7FD6">
          <w:t xml:space="preserve">Martell </w:t>
        </w:r>
      </w:ins>
      <w:r w:rsidR="00297DAB">
        <w:t xml:space="preserve">&amp; </w:t>
      </w:r>
      <w:commentRangeStart w:id="96"/>
      <w:proofErr w:type="spellStart"/>
      <w:ins w:id="97" w:author="Dan Ovando" w:date="2014-12-10T18:07:00Z">
        <w:r w:rsidR="003D7FD6">
          <w:t>Froese</w:t>
        </w:r>
        <w:commentRangeEnd w:id="96"/>
        <w:proofErr w:type="spellEnd"/>
        <w:r w:rsidR="003D7FD6">
          <w:rPr>
            <w:rStyle w:val="CommentReference"/>
          </w:rPr>
          <w:commentReference w:id="96"/>
        </w:r>
      </w:ins>
      <w:r w:rsidR="00297DAB">
        <w:t>).</w:t>
      </w:r>
    </w:p>
    <w:p w14:paraId="4E8D4DA9" w14:textId="77777777" w:rsidR="00CF2BF2" w:rsidRDefault="00CF2BF2" w:rsidP="00226E44">
      <w:pPr>
        <w:pStyle w:val="NoSpacing"/>
      </w:pPr>
    </w:p>
    <w:p w14:paraId="1DE924AA" w14:textId="58A9A3CE" w:rsidR="00CF2BF2" w:rsidRDefault="00CC340B" w:rsidP="00226E44">
      <w:pPr>
        <w:pStyle w:val="NoSpacing"/>
      </w:pPr>
      <w:ins w:id="99" w:author="Dan Ovando" w:date="2014-12-15T00:19:00Z">
        <w:r>
          <w:t>In order to assess the future trajectories of these fisheries, w</w:t>
        </w:r>
      </w:ins>
      <w:commentRangeStart w:id="100"/>
      <w:r w:rsidR="00CF2BF2">
        <w:t>e</w:t>
      </w:r>
      <w:commentRangeEnd w:id="100"/>
      <w:r w:rsidR="003D7FD6">
        <w:rPr>
          <w:rStyle w:val="CommentReference"/>
        </w:rPr>
        <w:commentReference w:id="100"/>
      </w:r>
      <w:r w:rsidR="00CF2BF2">
        <w:t xml:space="preserve"> </w:t>
      </w:r>
      <w:r w:rsidR="006D5FD3">
        <w:t xml:space="preserve">assume each fishery can be represented by </w:t>
      </w:r>
      <w:proofErr w:type="gramStart"/>
      <w:r w:rsidR="006D5FD3">
        <w:t>a</w:t>
      </w:r>
      <w:proofErr w:type="gramEnd"/>
      <w:r w:rsidR="00CF2BF2">
        <w:t xml:space="preserve"> S</w:t>
      </w:r>
      <w:ins w:id="101" w:author="Dan Ovando" w:date="2014-12-13T16:14:00Z">
        <w:r w:rsidR="00753508">
          <w:t>c</w:t>
        </w:r>
      </w:ins>
      <w:r w:rsidR="00CF2BF2">
        <w:t>haeffer</w:t>
      </w:r>
      <w:r w:rsidR="00F322C4">
        <w:t xml:space="preserve"> surplus production model, and we normalize biomass (</w:t>
      </w:r>
      <w:r w:rsidR="00CF2BF2">
        <w:t xml:space="preserve">by </w:t>
      </w:r>
      <w:proofErr w:type="spellStart"/>
      <w:r w:rsidR="00CF2BF2">
        <w:t>Bmsy</w:t>
      </w:r>
      <w:proofErr w:type="spellEnd"/>
      <w:r w:rsidR="00F322C4">
        <w:t>)</w:t>
      </w:r>
      <w:r w:rsidR="00CF2BF2">
        <w:t xml:space="preserve"> and fishing mortality </w:t>
      </w:r>
      <w:r w:rsidR="00F322C4">
        <w:t>(</w:t>
      </w:r>
      <w:r w:rsidR="00CF2BF2">
        <w:t xml:space="preserve">by </w:t>
      </w:r>
      <w:proofErr w:type="spellStart"/>
      <w:r w:rsidR="00CF2BF2">
        <w:t>Fmsy</w:t>
      </w:r>
      <w:proofErr w:type="spellEnd"/>
      <w:r w:rsidR="00F322C4">
        <w:t>)</w:t>
      </w:r>
      <w:r w:rsidR="006D5FD3">
        <w:t xml:space="preserve"> throughout the model</w:t>
      </w:r>
      <w:ins w:id="102" w:author="Dan Ovando" w:date="2014-12-15T00:19:00Z">
        <w:r>
          <w:t xml:space="preserve">. </w:t>
        </w:r>
      </w:ins>
      <w:r w:rsidR="00F322C4">
        <w:t xml:space="preserve"> </w:t>
      </w:r>
      <w:ins w:id="103" w:author="Dan Ovando" w:date="2014-12-15T00:19:00Z">
        <w:r>
          <w:t xml:space="preserve">This step </w:t>
        </w:r>
      </w:ins>
      <w:r w:rsidR="00F322C4">
        <w:t xml:space="preserve">scales out the carrying capacity and facilitates </w:t>
      </w:r>
      <w:ins w:id="104" w:author="Dan Ovando" w:date="2014-12-15T00:20:00Z">
        <w:r w:rsidR="007E4458">
          <w:t xml:space="preserve">comparison </w:t>
        </w:r>
      </w:ins>
      <w:r w:rsidR="00F322C4">
        <w:t>across stocks with very different underlying bio</w:t>
      </w:r>
      <w:r w:rsidR="006D5FD3">
        <w:t>logical</w:t>
      </w:r>
      <w:r w:rsidR="00F322C4">
        <w:t xml:space="preserve"> </w:t>
      </w:r>
      <w:r w:rsidR="006D5FD3">
        <w:t>dynamics</w:t>
      </w:r>
      <w:r w:rsidR="00F322C4">
        <w:t xml:space="preserve">.  </w:t>
      </w:r>
      <w:ins w:id="105" w:author="Dan Ovando" w:date="2014-12-15T00:20:00Z">
        <w:r w:rsidR="007E4458">
          <w:t xml:space="preserve">For each fishery, we consider a range of </w:t>
        </w:r>
      </w:ins>
      <w:r w:rsidR="006D5FD3">
        <w:t xml:space="preserve">fishing </w:t>
      </w:r>
      <w:ins w:id="106" w:author="Dan Ovando" w:date="2014-12-15T00:20:00Z">
        <w:r w:rsidR="007E4458">
          <w:t xml:space="preserve">policies </w:t>
        </w:r>
      </w:ins>
      <w:proofErr w:type="gramStart"/>
      <w:r w:rsidR="006D5FD3">
        <w:t>f(</w:t>
      </w:r>
      <w:proofErr w:type="gramEnd"/>
      <w:r w:rsidR="006D5FD3">
        <w:t xml:space="preserve">b), which assigns a (scaled) fishing mortality rate </w:t>
      </w:r>
      <w:ins w:id="107" w:author="Dan Ovando" w:date="2014-12-15T00:20:00Z">
        <w:r w:rsidR="007E4458">
          <w:t>tailored to that specific stock</w:t>
        </w:r>
      </w:ins>
      <w:r w:rsidR="006D5FD3">
        <w:t xml:space="preserve"> (</w:t>
      </w:r>
      <w:ins w:id="108" w:author="Dan Ovando" w:date="2014-12-15T00:21:00Z">
        <w:r w:rsidR="007E4458">
          <w:t xml:space="preserve">a process </w:t>
        </w:r>
      </w:ins>
      <w:r w:rsidR="006D5FD3">
        <w:t xml:space="preserve">often called a “control rule” or “harvest policy”).  Profit in a period is revenue (price times harvest) minus the cost of fishing, which is assumed to depend on the level of fishing mortality that is applied.  </w:t>
      </w:r>
      <w:ins w:id="109" w:author="Dan Ovando" w:date="2014-12-15T00:22:00Z">
        <w:r w:rsidR="00211288">
          <w:t xml:space="preserve">This allows us to </w:t>
        </w:r>
      </w:ins>
      <w:r w:rsidR="006D5FD3">
        <w:t>calculate the fish catch, fishery profit, and biomass of fish under any possible harvest policy.</w:t>
      </w:r>
    </w:p>
    <w:p w14:paraId="14304030" w14:textId="77777777" w:rsidR="00EC37A5" w:rsidRDefault="00EC37A5" w:rsidP="00226E44">
      <w:pPr>
        <w:pStyle w:val="NoSpacing"/>
      </w:pPr>
    </w:p>
    <w:p w14:paraId="1A1B2E48" w14:textId="77777777" w:rsidR="00963BC0" w:rsidRDefault="00963BC0" w:rsidP="00226E44">
      <w:pPr>
        <w:pStyle w:val="NoSpacing"/>
      </w:pPr>
      <w:r>
        <w:t>We thus model alternative recovery approaches as different harvest policies, described below:</w:t>
      </w:r>
    </w:p>
    <w:p w14:paraId="1FCB4684" w14:textId="77777777" w:rsidR="00B168FD" w:rsidRDefault="00B168FD" w:rsidP="00B168FD">
      <w:pPr>
        <w:pStyle w:val="NoSpacing"/>
      </w:pPr>
    </w:p>
    <w:p w14:paraId="545CFEEF" w14:textId="77777777" w:rsidR="00963BC0" w:rsidRDefault="00B168FD" w:rsidP="00B168FD">
      <w:pPr>
        <w:pStyle w:val="NoSpacing"/>
      </w:pPr>
      <w:r>
        <w:t xml:space="preserve">Policy P0: </w:t>
      </w:r>
      <w:proofErr w:type="gramStart"/>
      <w:r w:rsidR="00963BC0">
        <w:t>f(</w:t>
      </w:r>
      <w:proofErr w:type="spellStart"/>
      <w:proofErr w:type="gramEnd"/>
      <w:r w:rsidR="00963BC0">
        <w:t>b</w:t>
      </w:r>
      <w:r w:rsidR="00963BC0" w:rsidRPr="00963BC0">
        <w:rPr>
          <w:vertAlign w:val="subscript"/>
        </w:rPr>
        <w:t>t</w:t>
      </w:r>
      <w:proofErr w:type="spellEnd"/>
      <w:r w:rsidR="00963BC0">
        <w:t>) = f</w:t>
      </w:r>
      <w:r w:rsidR="00963BC0" w:rsidRPr="00963BC0">
        <w:rPr>
          <w:vertAlign w:val="subscript"/>
        </w:rPr>
        <w:t>0</w:t>
      </w:r>
      <w:r w:rsidR="00963BC0">
        <w:t xml:space="preserve"> forever (Fish at the status quo level in perpetuity)</w:t>
      </w:r>
    </w:p>
    <w:p w14:paraId="0EACED85" w14:textId="77777777" w:rsidR="00963BC0" w:rsidRDefault="00B168FD" w:rsidP="00B168FD">
      <w:pPr>
        <w:pStyle w:val="NoSpacing"/>
      </w:pPr>
      <w:r>
        <w:t xml:space="preserve">Policy P1: </w:t>
      </w:r>
      <w:proofErr w:type="gramStart"/>
      <w:r w:rsidR="00963BC0">
        <w:t>f(</w:t>
      </w:r>
      <w:proofErr w:type="spellStart"/>
      <w:proofErr w:type="gramEnd"/>
      <w:r w:rsidR="00963BC0">
        <w:t>b</w:t>
      </w:r>
      <w:r w:rsidR="00963BC0" w:rsidRPr="00963BC0">
        <w:rPr>
          <w:vertAlign w:val="subscript"/>
        </w:rPr>
        <w:t>t</w:t>
      </w:r>
      <w:proofErr w:type="spellEnd"/>
      <w:r w:rsidR="00963BC0">
        <w:t xml:space="preserve">) = 1 forever (Fish at </w:t>
      </w:r>
      <w:proofErr w:type="spellStart"/>
      <w:r w:rsidR="00963BC0">
        <w:t>Fmsy</w:t>
      </w:r>
      <w:proofErr w:type="spellEnd"/>
      <w:r w:rsidR="00963BC0">
        <w:t xml:space="preserve"> in perpetuity)</w:t>
      </w:r>
    </w:p>
    <w:p w14:paraId="1B20C0DD" w14:textId="77777777" w:rsidR="00963BC0" w:rsidRDefault="00B168FD" w:rsidP="00B168FD">
      <w:pPr>
        <w:pStyle w:val="NoSpacing"/>
      </w:pPr>
      <w:r>
        <w:t xml:space="preserve">Policy P2: </w:t>
      </w:r>
      <w:proofErr w:type="gramStart"/>
      <w:r w:rsidR="00963BC0">
        <w:t>f(</w:t>
      </w:r>
      <w:proofErr w:type="spellStart"/>
      <w:proofErr w:type="gramEnd"/>
      <w:r w:rsidR="00963BC0">
        <w:t>b</w:t>
      </w:r>
      <w:r w:rsidR="00963BC0" w:rsidRPr="00963BC0">
        <w:rPr>
          <w:vertAlign w:val="subscript"/>
        </w:rPr>
        <w:t>t</w:t>
      </w:r>
      <w:proofErr w:type="spellEnd"/>
      <w:r w:rsidR="00963BC0">
        <w:t xml:space="preserve">) = 0 if </w:t>
      </w:r>
      <w:proofErr w:type="spellStart"/>
      <w:r w:rsidR="00963BC0">
        <w:t>b</w:t>
      </w:r>
      <w:r w:rsidR="00963BC0" w:rsidRPr="00963BC0">
        <w:rPr>
          <w:vertAlign w:val="subscript"/>
        </w:rPr>
        <w:t>t</w:t>
      </w:r>
      <w:proofErr w:type="spellEnd"/>
      <w:r w:rsidR="00963BC0">
        <w:t>&lt;1, f(</w:t>
      </w:r>
      <w:proofErr w:type="spellStart"/>
      <w:r w:rsidR="00963BC0">
        <w:t>b</w:t>
      </w:r>
      <w:r w:rsidR="00963BC0" w:rsidRPr="00963BC0">
        <w:rPr>
          <w:vertAlign w:val="subscript"/>
        </w:rPr>
        <w:t>t</w:t>
      </w:r>
      <w:proofErr w:type="spellEnd"/>
      <w:r w:rsidR="00963BC0">
        <w:t xml:space="preserve">)=1 if </w:t>
      </w:r>
      <w:proofErr w:type="spellStart"/>
      <w:r w:rsidR="00963BC0">
        <w:t>b</w:t>
      </w:r>
      <w:r w:rsidR="00963BC0" w:rsidRPr="00963BC0">
        <w:rPr>
          <w:vertAlign w:val="subscript"/>
        </w:rPr>
        <w:t>t</w:t>
      </w:r>
      <w:proofErr w:type="spellEnd"/>
      <w:r w:rsidR="00963BC0">
        <w:t>&gt;=1</w:t>
      </w:r>
    </w:p>
    <w:p w14:paraId="5293A4F1" w14:textId="77777777" w:rsidR="00963BC0" w:rsidRDefault="00B168FD" w:rsidP="00B168FD">
      <w:pPr>
        <w:pStyle w:val="NoSpacing"/>
      </w:pPr>
      <w:r>
        <w:t xml:space="preserve">Policy P3: </w:t>
      </w:r>
      <w:proofErr w:type="gramStart"/>
      <w:r w:rsidR="00963BC0">
        <w:t>f(</w:t>
      </w:r>
      <w:proofErr w:type="spellStart"/>
      <w:proofErr w:type="gramEnd"/>
      <w:r w:rsidR="00963BC0">
        <w:t>b</w:t>
      </w:r>
      <w:r w:rsidR="00963BC0" w:rsidRPr="00963BC0">
        <w:rPr>
          <w:vertAlign w:val="subscript"/>
        </w:rPr>
        <w:t>t</w:t>
      </w:r>
      <w:proofErr w:type="spellEnd"/>
      <w:r w:rsidR="00963BC0">
        <w:t>)</w:t>
      </w:r>
      <w:r w:rsidR="0006348B">
        <w:t xml:space="preserve"> = f</w:t>
      </w:r>
      <w:r w:rsidR="0006348B" w:rsidRPr="0006348B">
        <w:rPr>
          <w:vertAlign w:val="superscript"/>
        </w:rPr>
        <w:t>#</w:t>
      </w:r>
      <w:r w:rsidR="00963BC0">
        <w:t>(</w:t>
      </w:r>
      <w:proofErr w:type="spellStart"/>
      <w:r w:rsidR="00963BC0">
        <w:t>b</w:t>
      </w:r>
      <w:r w:rsidR="00963BC0" w:rsidRPr="00963BC0">
        <w:rPr>
          <w:vertAlign w:val="subscript"/>
        </w:rPr>
        <w:t>t</w:t>
      </w:r>
      <w:proofErr w:type="spellEnd"/>
      <w:r w:rsidR="00963BC0">
        <w:t>) that maximizes net present value over an infinite horizon</w:t>
      </w:r>
    </w:p>
    <w:p w14:paraId="052B9668" w14:textId="77777777" w:rsidR="00B168FD" w:rsidRDefault="00B168FD" w:rsidP="00963BC0">
      <w:pPr>
        <w:pStyle w:val="NoSpacing"/>
      </w:pPr>
    </w:p>
    <w:p w14:paraId="7435D9FC" w14:textId="6EE9CA14" w:rsidR="00963BC0" w:rsidRDefault="00B168FD" w:rsidP="00963BC0">
      <w:pPr>
        <w:pStyle w:val="NoSpacing"/>
      </w:pPr>
      <w:r>
        <w:t>Policies P0-P3</w:t>
      </w:r>
      <w:r w:rsidR="00963BC0">
        <w:t xml:space="preserve"> focus exclusively on managing the biomass of fish.  But there is an emerging body of evidence that the economics of a fishery can b</w:t>
      </w:r>
      <w:r w:rsidR="00CC248E">
        <w:t xml:space="preserve">e dramatically impacted by the fishery management institution, above and beyond its direct effect on the biomass of fish.  For example, property-rights approaches have been shown to increase product prices (primarily due to increased product quality, see XXX) and reduce fishing costs (primarily due to a reduced race to fish, see YYY).  Consider two identical fisheries that each adopt a new harvest policy, </w:t>
      </w:r>
      <w:proofErr w:type="gramStart"/>
      <w:r w:rsidR="00CC248E">
        <w:t>f(</w:t>
      </w:r>
      <w:proofErr w:type="spellStart"/>
      <w:proofErr w:type="gramEnd"/>
      <w:r w:rsidR="00CC248E">
        <w:t>b</w:t>
      </w:r>
      <w:r w:rsidR="00CC248E" w:rsidRPr="00963BC0">
        <w:rPr>
          <w:vertAlign w:val="subscript"/>
        </w:rPr>
        <w:t>t</w:t>
      </w:r>
      <w:proofErr w:type="spellEnd"/>
      <w:r w:rsidR="00CC248E">
        <w:t xml:space="preserve">), but where fishery A </w:t>
      </w:r>
      <w:ins w:id="110" w:author="Dan Ovando" w:date="2014-12-13T16:16:00Z">
        <w:r w:rsidR="00753508">
          <w:t xml:space="preserve">relies solely on harvest control </w:t>
        </w:r>
      </w:ins>
      <w:ins w:id="111" w:author="Dan Ovando" w:date="2014-12-15T00:23:00Z">
        <w:r w:rsidR="00211288">
          <w:t>methods</w:t>
        </w:r>
      </w:ins>
      <w:r w:rsidR="00CC248E">
        <w:t xml:space="preserve"> (e.g. by regulating season length or fishing gear) and fishery B </w:t>
      </w:r>
      <w:ins w:id="112" w:author="Dan Ovando" w:date="2014-12-13T16:16:00Z">
        <w:r w:rsidR="00753508">
          <w:t>couples harvest control rules with</w:t>
        </w:r>
      </w:ins>
      <w:r w:rsidR="00CC248E">
        <w:t xml:space="preserve"> a property-rights approach.  The data suggest that even if the biological status and harvests are identical across A and B, the profits will be higher in B.  We account for this with a </w:t>
      </w:r>
      <w:r>
        <w:t>final policy</w:t>
      </w:r>
      <w:r w:rsidR="00CC248E">
        <w:t xml:space="preserve"> scenario:</w:t>
      </w:r>
    </w:p>
    <w:p w14:paraId="50F8A051" w14:textId="77777777" w:rsidR="00B168FD" w:rsidRDefault="00B168FD" w:rsidP="00963BC0">
      <w:pPr>
        <w:pStyle w:val="NoSpacing"/>
      </w:pPr>
    </w:p>
    <w:p w14:paraId="6D2B225C" w14:textId="77777777" w:rsidR="00CC248E" w:rsidRDefault="00B168FD" w:rsidP="00B168FD">
      <w:pPr>
        <w:pStyle w:val="NoSpacing"/>
      </w:pPr>
      <w:r>
        <w:t xml:space="preserve">Policy P4: </w:t>
      </w:r>
      <w:proofErr w:type="gramStart"/>
      <w:r w:rsidR="00CC248E">
        <w:t>f(</w:t>
      </w:r>
      <w:proofErr w:type="spellStart"/>
      <w:proofErr w:type="gramEnd"/>
      <w:r w:rsidR="00CC248E">
        <w:t>b</w:t>
      </w:r>
      <w:r w:rsidR="00CC248E" w:rsidRPr="00963BC0">
        <w:rPr>
          <w:vertAlign w:val="subscript"/>
        </w:rPr>
        <w:t>t</w:t>
      </w:r>
      <w:proofErr w:type="spellEnd"/>
      <w:r w:rsidR="00CC248E">
        <w:t>) = f*(</w:t>
      </w:r>
      <w:proofErr w:type="spellStart"/>
      <w:r w:rsidR="00CC248E">
        <w:t>b</w:t>
      </w:r>
      <w:r w:rsidR="00CC248E" w:rsidRPr="00963BC0">
        <w:rPr>
          <w:vertAlign w:val="subscript"/>
        </w:rPr>
        <w:t>t</w:t>
      </w:r>
      <w:proofErr w:type="spellEnd"/>
      <w:r w:rsidR="00CC248E">
        <w:t xml:space="preserve">) that maximizes net present value under a higher price and lower cost than scenarios </w:t>
      </w:r>
      <w:r>
        <w:t>P0-P3</w:t>
      </w:r>
      <w:r w:rsidR="00CC248E">
        <w:t>.</w:t>
      </w:r>
    </w:p>
    <w:p w14:paraId="2AD20295" w14:textId="77777777" w:rsidR="002F3855" w:rsidRDefault="002F3855" w:rsidP="002F3855">
      <w:pPr>
        <w:pStyle w:val="NoSpacing"/>
      </w:pPr>
    </w:p>
    <w:p w14:paraId="55B9DBFA" w14:textId="7D5C6537" w:rsidR="002F3855" w:rsidRDefault="0006348B" w:rsidP="002F3855">
      <w:pPr>
        <w:pStyle w:val="NoSpacing"/>
      </w:pPr>
      <w:r>
        <w:t>The approach outlined above provides fishery-by-fishery estimates of profit, food, and biomass under a range of harvest and institutional policies.  Aggregating over time (with discounting) provides estimates of the net present value of the fishery and aggregating over fisheries (</w:t>
      </w:r>
      <w:ins w:id="113" w:author="Dan Ovando" w:date="2014-12-15T00:24:00Z">
        <w:r w:rsidR="00211288">
          <w:t xml:space="preserve">for example </w:t>
        </w:r>
      </w:ins>
      <w:r>
        <w:t xml:space="preserve">within a country) provides regional estimates of the consequences </w:t>
      </w:r>
      <w:ins w:id="114" w:author="Dan Ovando" w:date="2014-12-15T00:24:00Z">
        <w:r w:rsidR="00211288">
          <w:t xml:space="preserve">and </w:t>
        </w:r>
      </w:ins>
      <w:ins w:id="115" w:author="Dan Ovando" w:date="2014-12-15T00:25:00Z">
        <w:r w:rsidR="00211288">
          <w:t>tradeoffs</w:t>
        </w:r>
      </w:ins>
      <w:ins w:id="116" w:author="Dan Ovando" w:date="2014-12-15T00:24:00Z">
        <w:r w:rsidR="00211288">
          <w:t xml:space="preserve"> of </w:t>
        </w:r>
      </w:ins>
      <w:r>
        <w:t xml:space="preserve">alternative </w:t>
      </w:r>
      <w:ins w:id="117" w:author="Dan Ovando" w:date="2014-12-15T00:24:00Z">
        <w:r w:rsidR="00211288">
          <w:t xml:space="preserve">strategies for </w:t>
        </w:r>
      </w:ins>
      <w:r>
        <w:t>reform</w:t>
      </w:r>
      <w:ins w:id="118" w:author="Dan Ovando" w:date="2014-12-15T00:25:00Z">
        <w:r w:rsidR="00211288">
          <w:t xml:space="preserve">ing fisheries. </w:t>
        </w:r>
      </w:ins>
      <w:r>
        <w:t>.</w:t>
      </w:r>
    </w:p>
    <w:p w14:paraId="5638FB75" w14:textId="77777777" w:rsidR="0006348B" w:rsidRDefault="0006348B" w:rsidP="002F3855">
      <w:pPr>
        <w:pStyle w:val="NoSpacing"/>
      </w:pPr>
    </w:p>
    <w:p w14:paraId="1ADA2A06" w14:textId="6A3FBA2A" w:rsidR="007F7AFA" w:rsidRDefault="0043177C" w:rsidP="00963BC0">
      <w:pPr>
        <w:pStyle w:val="NoSpacing"/>
        <w:rPr>
          <w:ins w:id="119" w:author="Dan Ovando" w:date="2014-12-15T00:28:00Z"/>
        </w:rPr>
      </w:pPr>
      <w:r>
        <w:t>Bioeconomic theory provides some expectations for the tradeoffs across alternative objectives of profit, food, and conservation.  Perhaps the most salient point is that the three objectives typically go hand-in-</w:t>
      </w:r>
      <w:r>
        <w:lastRenderedPageBreak/>
        <w:t xml:space="preserve">hand, at least in comparison to a collapsed status quo.  For example, consider a small-scale </w:t>
      </w:r>
      <w:r w:rsidR="00EB4F00">
        <w:t xml:space="preserve">open access </w:t>
      </w:r>
      <w:r>
        <w:t>fishery in the developing tropics</w:t>
      </w:r>
      <w:r w:rsidR="00EB4F00">
        <w:t>, which might have b</w:t>
      </w:r>
      <w:r w:rsidR="00EB4F00" w:rsidRPr="0043177C">
        <w:rPr>
          <w:vertAlign w:val="subscript"/>
        </w:rPr>
        <w:t>0</w:t>
      </w:r>
      <w:r w:rsidR="007127E6">
        <w:t>=</w:t>
      </w:r>
      <w:proofErr w:type="gramStart"/>
      <w:r w:rsidR="007127E6">
        <w:t>.3</w:t>
      </w:r>
      <w:proofErr w:type="gramEnd"/>
      <w:ins w:id="120" w:author="Dan Ovando" w:date="2014-12-15T00:25:00Z">
        <w:r w:rsidR="00211288">
          <w:t xml:space="preserve"> (overfished)</w:t>
        </w:r>
      </w:ins>
      <w:r w:rsidR="00EB4F00">
        <w:t xml:space="preserve"> and f</w:t>
      </w:r>
      <w:r w:rsidR="00EB4F00" w:rsidRPr="0043177C">
        <w:rPr>
          <w:vertAlign w:val="subscript"/>
        </w:rPr>
        <w:t>0</w:t>
      </w:r>
      <w:r w:rsidR="007127E6">
        <w:t>=1.7</w:t>
      </w:r>
      <w:ins w:id="121" w:author="Dan Ovando" w:date="2014-12-15T00:25:00Z">
        <w:r w:rsidR="00211288">
          <w:t xml:space="preserve"> (overfishing)</w:t>
        </w:r>
      </w:ins>
      <w:r w:rsidR="00EB4F00">
        <w:t xml:space="preserve">. </w:t>
      </w:r>
      <w:r w:rsidR="007127E6">
        <w:t xml:space="preserve"> Such a fishery would be in bioeconomic equilibrium, so biomass and profit would be very low, but stable.  Because the stock has been overfished, the harvest is also small – in this case it is just half of </w:t>
      </w:r>
      <w:ins w:id="122" w:author="Dan Ovando" w:date="2014-12-15T00:26:00Z">
        <w:r w:rsidR="00211288">
          <w:t>maximum sustainable yield (MSY)</w:t>
        </w:r>
      </w:ins>
      <w:r w:rsidR="007127E6">
        <w:t xml:space="preserve">.  Recovering such a fishery by any means would simultaneously increase profits, food, and conservation objectives. </w:t>
      </w:r>
    </w:p>
    <w:p w14:paraId="7377E6E7" w14:textId="77777777" w:rsidR="007F7AFA" w:rsidRDefault="007F7AFA" w:rsidP="00963BC0">
      <w:pPr>
        <w:pStyle w:val="NoSpacing"/>
        <w:rPr>
          <w:ins w:id="123" w:author="Dan Ovando" w:date="2014-12-15T00:28:00Z"/>
        </w:rPr>
      </w:pPr>
    </w:p>
    <w:p w14:paraId="59E222FA" w14:textId="65F720CA" w:rsidR="007F7AFA" w:rsidRDefault="007127E6" w:rsidP="00963BC0">
      <w:pPr>
        <w:pStyle w:val="NoSpacing"/>
        <w:rPr>
          <w:ins w:id="124" w:author="Dan Ovando" w:date="2014-12-15T00:28:00Z"/>
        </w:rPr>
      </w:pPr>
      <w:r>
        <w:t xml:space="preserve">But there are nontrivial cases in which tradeoffs do exist.  For example, consider a relatively young fishery with </w:t>
      </w:r>
      <w:r w:rsidR="0043177C">
        <w:t>b</w:t>
      </w:r>
      <w:r w:rsidR="0043177C" w:rsidRPr="0043177C">
        <w:rPr>
          <w:vertAlign w:val="subscript"/>
        </w:rPr>
        <w:t>0</w:t>
      </w:r>
      <w:r w:rsidR="0043177C">
        <w:t>=.7 and f</w:t>
      </w:r>
      <w:r w:rsidR="0043177C" w:rsidRPr="0043177C">
        <w:rPr>
          <w:vertAlign w:val="subscript"/>
        </w:rPr>
        <w:t>0</w:t>
      </w:r>
      <w:r w:rsidR="0043177C">
        <w:t xml:space="preserve">=1.8 biomass </w:t>
      </w:r>
      <w:r>
        <w:t>is</w:t>
      </w:r>
      <w:r w:rsidR="00EB4F00">
        <w:t xml:space="preserve"> low and on a falling trend.  Current fish </w:t>
      </w:r>
      <w:r>
        <w:t xml:space="preserve">profit and </w:t>
      </w:r>
      <w:r w:rsidR="00EB4F00">
        <w:t xml:space="preserve">yield, however, </w:t>
      </w:r>
      <w:r>
        <w:t>are</w:t>
      </w:r>
      <w:r w:rsidR="00EB4F00">
        <w:t xml:space="preserve"> quite large (</w:t>
      </w:r>
      <w:r>
        <w:t>yield</w:t>
      </w:r>
      <w:r w:rsidR="00EB4F00">
        <w:t xml:space="preserve"> is 25% larger than MSY!)</w:t>
      </w:r>
      <w:r>
        <w:t xml:space="preserve">, owing to the high degree of fishing pressure.  While such pressure will ultimately reduce the stock substantially, the economic and food provision </w:t>
      </w:r>
      <w:ins w:id="125" w:author="Dan Ovando" w:date="2014-12-13T16:18:00Z">
        <w:r w:rsidR="009749BC">
          <w:t xml:space="preserve">consequences </w:t>
        </w:r>
      </w:ins>
      <w:r>
        <w:t xml:space="preserve">of that overexploitation have yet to be realized.  Implementing recovery in such a fishery is likely to increase biomass, but will probably reduce profits and yields, at least relative to their current levels.  This second example illustrates the importance of the counterfactual scenario: We will examine the effects of fishery recovery both against what would have occurred (under status quo fishing) in the absence of intervention, and against the current levels of profits, yield, and biomass.  </w:t>
      </w:r>
    </w:p>
    <w:p w14:paraId="5B917D6C" w14:textId="77777777" w:rsidR="007F7AFA" w:rsidRDefault="007F7AFA" w:rsidP="00963BC0">
      <w:pPr>
        <w:pStyle w:val="NoSpacing"/>
        <w:rPr>
          <w:ins w:id="126" w:author="Dan Ovando" w:date="2014-12-15T00:28:00Z"/>
        </w:rPr>
      </w:pPr>
    </w:p>
    <w:p w14:paraId="63139816" w14:textId="2C80D8C9" w:rsidR="00EB4F00" w:rsidRDefault="007127E6" w:rsidP="00963BC0">
      <w:pPr>
        <w:pStyle w:val="NoSpacing"/>
      </w:pPr>
      <w:r>
        <w:t>A final example captures the idea that many fisheries have already undertaken their own recovery efforts</w:t>
      </w:r>
      <w:r w:rsidR="00073644">
        <w:t>.  Suppose a fishery has been overfished, but its exploitation rate has been dropped, so b</w:t>
      </w:r>
      <w:r w:rsidR="00073644" w:rsidRPr="0043177C">
        <w:rPr>
          <w:vertAlign w:val="subscript"/>
        </w:rPr>
        <w:t>0</w:t>
      </w:r>
      <w:r w:rsidR="00073644">
        <w:t>=.6 and f</w:t>
      </w:r>
      <w:r w:rsidR="00073644" w:rsidRPr="0043177C">
        <w:rPr>
          <w:vertAlign w:val="subscript"/>
        </w:rPr>
        <w:t>0</w:t>
      </w:r>
      <w:r w:rsidR="00073644">
        <w:t xml:space="preserve">=.8.  We would expect such a fishery to ultimately recover (in this case, to a value greater than </w:t>
      </w:r>
      <w:proofErr w:type="spellStart"/>
      <w:r w:rsidR="00073644">
        <w:t>Bmsy</w:t>
      </w:r>
      <w:proofErr w:type="spellEnd"/>
      <w:r w:rsidR="00073644">
        <w:t>).   Our alternative harvest policies</w:t>
      </w:r>
      <w:ins w:id="127" w:author="Dan Ovando" w:date="2014-12-13T16:21:00Z">
        <w:r w:rsidR="009749BC">
          <w:t xml:space="preserve"> and institutional reforms</w:t>
        </w:r>
      </w:ins>
      <w:r w:rsidR="00073644">
        <w:t xml:space="preserve"> will allow us to examine the additional benefits that could be generated by optimizing the recovery path (f</w:t>
      </w:r>
      <w:r w:rsidR="00073644" w:rsidRPr="00073644">
        <w:rPr>
          <w:vertAlign w:val="superscript"/>
        </w:rPr>
        <w:t>#</w:t>
      </w:r>
      <w:r w:rsidR="00073644">
        <w:t>(b) rather than just maintaining the status quo f</w:t>
      </w:r>
      <w:r w:rsidR="00073644" w:rsidRPr="00073644">
        <w:rPr>
          <w:vertAlign w:val="subscript"/>
        </w:rPr>
        <w:t>0</w:t>
      </w:r>
      <w:r w:rsidR="00073644">
        <w:t>)</w:t>
      </w:r>
      <w:ins w:id="128" w:author="Dan Ovando" w:date="2014-12-13T16:20:00Z">
        <w:r w:rsidR="009749BC">
          <w:t>.</w:t>
        </w:r>
      </w:ins>
    </w:p>
    <w:p w14:paraId="01BE6301" w14:textId="77777777" w:rsidR="00453405" w:rsidRDefault="00453405" w:rsidP="00963BC0">
      <w:pPr>
        <w:pStyle w:val="NoSpacing"/>
      </w:pPr>
    </w:p>
    <w:p w14:paraId="3820F691" w14:textId="77777777" w:rsidR="00791B36" w:rsidRDefault="00453405" w:rsidP="00963BC0">
      <w:pPr>
        <w:pStyle w:val="NoSpacing"/>
        <w:rPr>
          <w:ins w:id="129" w:author="Tyler Clavelle" w:date="2014-12-18T09:59:00Z"/>
        </w:rPr>
      </w:pPr>
      <w:r>
        <w:t>Any given harvest policy will have effects that play out differently over time.  Because we explicitly model the dynamics for each fishery under each harvest policy, we can examine the timing</w:t>
      </w:r>
      <w:r w:rsidR="000F3FA6">
        <w:t xml:space="preserve"> of effects in</w:t>
      </w:r>
      <w:r>
        <w:t xml:space="preserve"> detail.  Naturally, the way in which a given harvest policy affects a given fish stock will depend on biological parameters; we estimate these parameters using a structural low-data assessment approach (Martell and </w:t>
      </w:r>
      <w:proofErr w:type="spellStart"/>
      <w:r>
        <w:t>Froese</w:t>
      </w:r>
      <w:proofErr w:type="spellEnd"/>
      <w:r>
        <w:t xml:space="preserve">). </w:t>
      </w:r>
      <w:ins w:id="130" w:author="Dan Ovando" w:date="2014-12-13T16:22:00Z">
        <w:r w:rsidR="009749BC">
          <w:t>T</w:t>
        </w:r>
      </w:ins>
      <w:r w:rsidR="00667579">
        <w:t xml:space="preserve">his approach allows us to estimate the year-by-year effects on profit, food, and biomass, of </w:t>
      </w:r>
      <w:ins w:id="131" w:author="Dan Ovando" w:date="2014-12-13T16:22:00Z">
        <w:r w:rsidR="009749BC">
          <w:t>following any particular fishery recovery strategy over time</w:t>
        </w:r>
      </w:ins>
      <w:r w:rsidR="00667579">
        <w:t xml:space="preserve">.  Timing of effects may be of particular importance when considering food provision and profit motives.  </w:t>
      </w:r>
      <w:r w:rsidR="001411F1">
        <w:t xml:space="preserve">For example, the largest fishing country in the world (China) has proposed new goals to increase </w:t>
      </w:r>
      <w:ins w:id="132" w:author="Tyler Clavelle" w:date="2014-12-18T09:44:00Z">
        <w:r w:rsidR="00D21A88">
          <w:t>seafood consumption</w:t>
        </w:r>
      </w:ins>
      <w:r w:rsidR="001411F1">
        <w:t xml:space="preserve"> by </w:t>
      </w:r>
      <w:ins w:id="133" w:author="Tyler Clavelle" w:date="2014-12-18T09:44:00Z">
        <w:r w:rsidR="00D21A88">
          <w:t>50</w:t>
        </w:r>
      </w:ins>
      <w:r w:rsidR="001411F1">
        <w:t>% over</w:t>
      </w:r>
      <w:ins w:id="134" w:author="Tyler Clavelle" w:date="2014-12-18T09:56:00Z">
        <w:r w:rsidR="007E5101">
          <w:t xml:space="preserve"> the next</w:t>
        </w:r>
      </w:ins>
      <w:r w:rsidR="001411F1">
        <w:t xml:space="preserve"> </w:t>
      </w:r>
      <w:ins w:id="135" w:author="Tyler Clavelle" w:date="2014-12-18T09:45:00Z">
        <w:r w:rsidR="00D21A88">
          <w:t>six</w:t>
        </w:r>
      </w:ins>
      <w:r w:rsidR="001411F1">
        <w:t xml:space="preserve"> years</w:t>
      </w:r>
      <w:ins w:id="136" w:author="Tyler Clavelle" w:date="2014-12-18T09:47:00Z">
        <w:r w:rsidR="007E5101">
          <w:rPr>
            <w:rStyle w:val="FootnoteReference"/>
          </w:rPr>
          <w:footnoteReference w:id="1"/>
        </w:r>
      </w:ins>
      <w:r w:rsidR="001411F1">
        <w:t>.  The extent to which this will be possible from wild fisheries will depend on the harvest policies being implemented, and can be estimated here.  And if a country is interested primarily in the livelihoods of its fishermen, then it is likely to focus most on harvest policies f</w:t>
      </w:r>
      <w:r w:rsidR="001411F1" w:rsidRPr="001411F1">
        <w:rPr>
          <w:vertAlign w:val="superscript"/>
        </w:rPr>
        <w:t>#</w:t>
      </w:r>
      <w:r w:rsidR="001411F1">
        <w:t xml:space="preserve">(b) (which maximizes net present value of profits) and f*(b) (which reforms institutions and optimizes harvest).  These harvest policies often call for sharp reductions in current fishing to allow rapid rebuilding of stocks (though under this model, it is rarely optimal to completely close the fishery during rebuilding).  Such measures often impose significant short-run economic losses, but by definition, the long run gains of recovery will outweigh the short-run losses (or else the chosen policy could not have been optimal).  </w:t>
      </w:r>
      <w:r w:rsidR="00A42BF9">
        <w:t>This raises the question of how to finance this “recovery gap;” we return to this issue in the discussion.</w:t>
      </w:r>
    </w:p>
    <w:p w14:paraId="09FF4570" w14:textId="77777777" w:rsidR="00791B36" w:rsidRDefault="00791B36" w:rsidP="00963BC0">
      <w:pPr>
        <w:pStyle w:val="NoSpacing"/>
        <w:rPr>
          <w:ins w:id="142" w:author="Tyler Clavelle" w:date="2014-12-18T09:59:00Z"/>
        </w:rPr>
      </w:pPr>
    </w:p>
    <w:p w14:paraId="23780493" w14:textId="639FF177" w:rsidR="000F3FA6" w:rsidRDefault="00A42BF9" w:rsidP="00963BC0">
      <w:pPr>
        <w:pStyle w:val="NoSpacing"/>
      </w:pPr>
      <w:r>
        <w:t xml:space="preserve">  </w:t>
      </w:r>
    </w:p>
    <w:p w14:paraId="4E542DD4" w14:textId="696B41FC" w:rsidR="000F3FA6" w:rsidRDefault="00654DAB" w:rsidP="00963BC0">
      <w:pPr>
        <w:pStyle w:val="NoSpacing"/>
      </w:pPr>
      <w:r>
        <w:lastRenderedPageBreak/>
        <w:t xml:space="preserve">At a global scale, we find that a triple bottom line of increases in fishery profitability, food production, and conservation is a realistic outcome of fishery recovery in </w:t>
      </w:r>
      <w:ins w:id="143" w:author="Tyler Clavelle" w:date="2014-12-19T10:20:00Z">
        <w:r w:rsidR="00960E29">
          <w:t>58</w:t>
        </w:r>
      </w:ins>
      <w:r>
        <w:t>% of global fisheries.</w:t>
      </w:r>
      <w:r w:rsidRPr="00A74CD5">
        <w:rPr>
          <w:rStyle w:val="FootnoteReference"/>
        </w:rPr>
        <w:footnoteReference w:id="2"/>
      </w:r>
      <w:r>
        <w:t xml:space="preserve">  Consider the case in which all global fisheries adopt management approaches that allow them to control harvest in an economically efficient manner (Policy #4 above).  Figure </w:t>
      </w:r>
      <w:ins w:id="145" w:author="Tyler Clavelle" w:date="2014-12-15T09:59:00Z">
        <w:r w:rsidR="00A07F89">
          <w:t>1</w:t>
        </w:r>
      </w:ins>
      <w:r>
        <w:t xml:space="preserve"> show</w:t>
      </w:r>
      <w:ins w:id="146" w:author="Tyler Clavelle" w:date="2014-12-19T08:32:00Z">
        <w:r w:rsidR="00686256">
          <w:t>s</w:t>
        </w:r>
      </w:ins>
      <w:r>
        <w:t xml:space="preserve"> the </w:t>
      </w:r>
      <w:ins w:id="147" w:author="Tyler Clavelle" w:date="2014-12-18T11:21:00Z">
        <w:r w:rsidR="00211E4C">
          <w:t xml:space="preserve">change </w:t>
        </w:r>
      </w:ins>
      <w:r>
        <w:t xml:space="preserve">in </w:t>
      </w:r>
      <w:r w:rsidR="007446BB">
        <w:t xml:space="preserve">steady state </w:t>
      </w:r>
      <w:r>
        <w:t>biomass (horizontal axis) and fishery y</w:t>
      </w:r>
      <w:r w:rsidR="007446BB">
        <w:t>ield (vertical axis) relative</w:t>
      </w:r>
      <w:r w:rsidR="00B168FD">
        <w:t xml:space="preserve"> to status quo fishing (P0</w:t>
      </w:r>
      <w:r w:rsidR="007446BB">
        <w:t>)</w:t>
      </w:r>
      <w:ins w:id="148" w:author="Tyler Clavelle" w:date="2014-12-19T09:34:00Z">
        <w:r w:rsidR="00172ECC">
          <w:t xml:space="preserve"> by the year </w:t>
        </w:r>
      </w:ins>
      <w:ins w:id="149" w:author="Tyler Clavelle" w:date="2014-12-19T09:35:00Z">
        <w:r w:rsidR="00172ECC">
          <w:t>2032</w:t>
        </w:r>
      </w:ins>
      <w:r w:rsidR="007446BB">
        <w:t xml:space="preserve">.  </w:t>
      </w:r>
      <w:bookmarkStart w:id="150" w:name="_GoBack"/>
      <w:bookmarkEnd w:id="150"/>
      <w:r w:rsidR="007446BB">
        <w:t xml:space="preserve">Each point represents a country, and the size of the dot represents the increase in fishery profits. </w:t>
      </w:r>
    </w:p>
    <w:p w14:paraId="4F6C0A6B" w14:textId="098CBD22" w:rsidR="00A07F89" w:rsidRDefault="00686256" w:rsidP="00211E4C">
      <w:pPr>
        <w:pStyle w:val="Caption"/>
        <w:jc w:val="center"/>
        <w:rPr>
          <w:ins w:id="151" w:author="Tyler Clavelle" w:date="2014-12-15T09:57:00Z"/>
        </w:rPr>
      </w:pPr>
      <w:ins w:id="152" w:author="Tyler Clavelle" w:date="2014-12-19T08:31:00Z">
        <w:r>
          <w:rPr>
            <w:noProof/>
          </w:rPr>
          <w:drawing>
            <wp:inline distT="0" distB="0" distL="0" distR="0" wp14:anchorId="303A1243" wp14:editId="7E9E003D">
              <wp:extent cx="5943600" cy="475488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 Percent.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ins>
      <w:ins w:id="153" w:author="Tyler Clavelle" w:date="2014-12-15T09:57:00Z">
        <w:r w:rsidR="00A07F89">
          <w:t xml:space="preserve">Figure </w:t>
        </w:r>
        <w:r w:rsidR="00A07F89">
          <w:fldChar w:fldCharType="begin"/>
        </w:r>
        <w:r w:rsidR="00A07F89">
          <w:instrText xml:space="preserve"> SEQ Figure \* ARABIC </w:instrText>
        </w:r>
      </w:ins>
      <w:r w:rsidR="00A07F89">
        <w:fldChar w:fldCharType="separate"/>
      </w:r>
      <w:ins w:id="154" w:author="Tyler Clavelle" w:date="2014-12-15T10:03:00Z">
        <w:r w:rsidR="00A07F89">
          <w:rPr>
            <w:noProof/>
          </w:rPr>
          <w:t>1</w:t>
        </w:r>
      </w:ins>
      <w:ins w:id="155" w:author="Tyler Clavelle" w:date="2014-12-15T09:57:00Z">
        <w:r w:rsidR="00A07F89">
          <w:fldChar w:fldCharType="end"/>
        </w:r>
        <w:r w:rsidR="00A07F89">
          <w:t xml:space="preserve">: Changes in steady state biomass, </w:t>
        </w:r>
        <w:proofErr w:type="gramStart"/>
        <w:r w:rsidR="00A07F89">
          <w:t>fishery yield</w:t>
        </w:r>
        <w:proofErr w:type="gramEnd"/>
        <w:r w:rsidR="00A07F89">
          <w:t>, and profit by 2046 under economically optimal harvest strategy</w:t>
        </w:r>
      </w:ins>
    </w:p>
    <w:p w14:paraId="79BF5438" w14:textId="247DCF77" w:rsidR="007446BB" w:rsidRDefault="007446BB" w:rsidP="00963BC0">
      <w:pPr>
        <w:pStyle w:val="NoSpacing"/>
      </w:pPr>
      <w:r>
        <w:t xml:space="preserve">While </w:t>
      </w:r>
      <w:ins w:id="156" w:author="Tyler Clavelle" w:date="2014-12-19T08:32:00Z">
        <w:r w:rsidR="00686256">
          <w:t>the majority of</w:t>
        </w:r>
      </w:ins>
      <w:r>
        <w:t xml:space="preserve"> countries stand to gain in all three dimensions,</w:t>
      </w:r>
      <w:ins w:id="157" w:author="Tyler Clavelle" w:date="2014-12-19T08:32:00Z">
        <w:r w:rsidR="00686256">
          <w:t xml:space="preserve"> some countries show declines in biomass relative to the status quo. This situation may arise if</w:t>
        </w:r>
      </w:ins>
      <w:ins w:id="158" w:author="Tyler Clavelle" w:date="2014-12-19T09:35:00Z">
        <w:r w:rsidR="00172ECC">
          <w:t xml:space="preserve"> the</w:t>
        </w:r>
      </w:ins>
      <w:ins w:id="159" w:author="Tyler Clavelle" w:date="2014-12-19T08:32:00Z">
        <w:r w:rsidR="00686256">
          <w:t xml:space="preserve"> current exploitation levels in a country</w:t>
        </w:r>
      </w:ins>
      <w:ins w:id="160" w:author="Tyler Clavelle" w:date="2014-12-19T09:35:00Z">
        <w:r w:rsidR="00172ECC">
          <w:t>’s large fisheries</w:t>
        </w:r>
      </w:ins>
      <w:ins w:id="161" w:author="Tyler Clavelle" w:date="2014-12-19T08:32:00Z">
        <w:r w:rsidR="00686256">
          <w:t xml:space="preserve"> are</w:t>
        </w:r>
      </w:ins>
      <w:ins w:id="162" w:author="Tyler Clavelle" w:date="2014-12-19T08:35:00Z">
        <w:r w:rsidR="00686256">
          <w:t xml:space="preserve"> estimated to be</w:t>
        </w:r>
      </w:ins>
      <w:ins w:id="163" w:author="Tyler Clavelle" w:date="2014-12-19T08:32:00Z">
        <w:r w:rsidR="00686256">
          <w:t xml:space="preserve"> </w:t>
        </w:r>
      </w:ins>
      <w:ins w:id="164" w:author="Tyler Clavelle" w:date="2014-12-19T08:33:00Z">
        <w:r w:rsidR="00686256">
          <w:t>low, in which case the status quo will result in less than optimal exploitation</w:t>
        </w:r>
      </w:ins>
      <w:ins w:id="165" w:author="Tyler Clavelle" w:date="2014-12-19T10:25:00Z">
        <w:r w:rsidR="00960E29">
          <w:t xml:space="preserve"> after recovery</w:t>
        </w:r>
      </w:ins>
      <w:ins w:id="166" w:author="Tyler Clavelle" w:date="2014-12-19T08:33:00Z">
        <w:r w:rsidR="00686256">
          <w:t>.</w:t>
        </w:r>
      </w:ins>
      <w:r>
        <w:t xml:space="preserve"> Figure 1 also suggests a prioritization: countries with the greatest potential gains in conservation are farthest east, those with greatest gains in food are farthest north, and those with greatest gains in profits are the largest dots.</w:t>
      </w:r>
    </w:p>
    <w:p w14:paraId="3C0EEE9E" w14:textId="77777777" w:rsidR="007446BB" w:rsidRDefault="007446BB" w:rsidP="00963BC0">
      <w:pPr>
        <w:pStyle w:val="NoSpacing"/>
      </w:pPr>
    </w:p>
    <w:p w14:paraId="23E4EA0F" w14:textId="0E1C86A4" w:rsidR="001C72C6" w:rsidRDefault="007446BB" w:rsidP="00963BC0">
      <w:pPr>
        <w:pStyle w:val="NoSpacing"/>
        <w:rPr>
          <w:ins w:id="167" w:author="Tyler Clavelle" w:date="2014-12-19T10:42:00Z"/>
        </w:rPr>
      </w:pPr>
      <w:r>
        <w:lastRenderedPageBreak/>
        <w:t xml:space="preserve">While the results thus far suggest that nearly every country in the world stands to gain from fishery recovery regardless of its objective, some important tradeoffs also emerge across recovery policies.  </w:t>
      </w:r>
      <w:r w:rsidR="001163E9">
        <w:t xml:space="preserve">Policies </w:t>
      </w:r>
      <w:r w:rsidR="00B168FD">
        <w:t>P1-P4</w:t>
      </w:r>
      <w:r w:rsidR="001163E9">
        <w:t xml:space="preserve"> are all expected to give rise to increases in biomass of fish</w:t>
      </w:r>
      <w:ins w:id="168" w:author="Dan Ovando" w:date="2014-12-15T00:31:00Z">
        <w:r w:rsidR="008457BF">
          <w:t>, relative to today</w:t>
        </w:r>
      </w:ins>
      <w:r w:rsidR="001163E9">
        <w:t xml:space="preserve"> (this is the definition of “recovery”), though </w:t>
      </w:r>
      <w:r w:rsidR="00816890">
        <w:t xml:space="preserve">to different levels; </w:t>
      </w:r>
      <w:r w:rsidR="001163E9">
        <w:t xml:space="preserve">we expect </w:t>
      </w:r>
      <w:r w:rsidR="00B168FD">
        <w:t>P4</w:t>
      </w:r>
      <w:r w:rsidR="001163E9">
        <w:t xml:space="preserve"> to recover to the largest stocks.</w:t>
      </w:r>
      <w:r w:rsidR="001163E9" w:rsidRPr="00A74CD5">
        <w:rPr>
          <w:rStyle w:val="FootnoteReference"/>
        </w:rPr>
        <w:footnoteReference w:id="3"/>
      </w:r>
      <w:r w:rsidR="00B168FD">
        <w:t xml:space="preserve">  </w:t>
      </w:r>
      <w:r w:rsidR="001163E9">
        <w:t xml:space="preserve">Policies </w:t>
      </w:r>
      <w:r w:rsidR="00B168FD">
        <w:t>P1 and P2</w:t>
      </w:r>
      <w:r w:rsidR="001163E9">
        <w:t xml:space="preserve"> are “food maximizing” in the sense that both will result in fishery recovery </w:t>
      </w:r>
      <w:r w:rsidR="00B168FD">
        <w:t xml:space="preserve">to </w:t>
      </w:r>
      <w:proofErr w:type="spellStart"/>
      <w:r w:rsidR="00B168FD">
        <w:t>Bmsy</w:t>
      </w:r>
      <w:proofErr w:type="spellEnd"/>
      <w:r w:rsidR="00B168FD">
        <w:t xml:space="preserve"> </w:t>
      </w:r>
      <w:r w:rsidR="001163E9">
        <w:t xml:space="preserve">(though </w:t>
      </w:r>
      <w:r w:rsidR="00B168FD">
        <w:t>P2</w:t>
      </w:r>
      <w:r w:rsidR="001163E9">
        <w:t xml:space="preserve"> will recover more quickly), and will thus re</w:t>
      </w:r>
      <w:r w:rsidR="001C72C6">
        <w:t>turn larger yields than will P3 or P4</w:t>
      </w:r>
      <w:r w:rsidR="001163E9">
        <w:t>.</w:t>
      </w:r>
      <w:r w:rsidR="001C72C6">
        <w:t xml:space="preserve">  And by their very design, P3 and P4 are engineered for economic profitability, though P4, which adopts institutional reform that raises prices and lowers costs, will return larger profits than does P3.  Figure 2 illustrates these tradeoffs for the aggregated global fishery and for a few select regions of interest.</w:t>
      </w:r>
    </w:p>
    <w:p w14:paraId="4F700198" w14:textId="77777777" w:rsidR="009118D5" w:rsidRDefault="009118D5" w:rsidP="00963BC0">
      <w:pPr>
        <w:pStyle w:val="NoSpacing"/>
      </w:pPr>
    </w:p>
    <w:p w14:paraId="19BD3565" w14:textId="39F4E0A8" w:rsidR="00A07F89" w:rsidRDefault="009118D5" w:rsidP="00A07F89">
      <w:pPr>
        <w:pStyle w:val="Caption"/>
        <w:rPr>
          <w:ins w:id="169" w:author="Tyler Clavelle" w:date="2014-12-15T09:59:00Z"/>
        </w:rPr>
      </w:pPr>
      <w:ins w:id="170" w:author="Tyler Clavelle" w:date="2014-12-19T10:42:00Z">
        <w:r>
          <w:rPr>
            <w:noProof/>
          </w:rPr>
          <w:drawing>
            <wp:inline distT="0" distB="0" distL="0" distR="0" wp14:anchorId="025B62AE" wp14:editId="2684CB17">
              <wp:extent cx="5943600" cy="424561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2.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ins>
      <w:ins w:id="171" w:author="Tyler Clavelle" w:date="2014-12-15T09:59:00Z">
        <w:r w:rsidR="00A07F89">
          <w:t xml:space="preserve">Figure </w:t>
        </w:r>
        <w:r w:rsidR="00A07F89">
          <w:fldChar w:fldCharType="begin"/>
        </w:r>
        <w:r w:rsidR="00A07F89">
          <w:instrText xml:space="preserve"> SEQ Figure \* ARABIC </w:instrText>
        </w:r>
      </w:ins>
      <w:r w:rsidR="00A07F89">
        <w:fldChar w:fldCharType="separate"/>
      </w:r>
      <w:ins w:id="172" w:author="Tyler Clavelle" w:date="2014-12-15T10:03:00Z">
        <w:r w:rsidR="00A07F89">
          <w:rPr>
            <w:noProof/>
          </w:rPr>
          <w:t>2</w:t>
        </w:r>
      </w:ins>
      <w:ins w:id="173" w:author="Tyler Clavelle" w:date="2014-12-15T09:59:00Z">
        <w:r w:rsidR="00A07F89">
          <w:fldChar w:fldCharType="end"/>
        </w:r>
        <w:r w:rsidR="00A07F89">
          <w:t xml:space="preserve">: </w:t>
        </w:r>
        <w:r w:rsidR="00C24ED8">
          <w:t>T</w:t>
        </w:r>
        <w:r w:rsidR="00A07F89">
          <w:t>radeoffs</w:t>
        </w:r>
      </w:ins>
      <w:ins w:id="174" w:author="Tyler Clavelle" w:date="2014-12-19T09:10:00Z">
        <w:r w:rsidR="00C24ED8">
          <w:t xml:space="preserve"> between P1 (</w:t>
        </w:r>
      </w:ins>
      <w:ins w:id="175" w:author="Tyler Clavelle" w:date="2014-12-19T09:11:00Z">
        <w:r w:rsidR="00C24ED8">
          <w:t>blue), P2 (green), P3 (purple), and P4 (red)</w:t>
        </w:r>
      </w:ins>
      <w:ins w:id="176" w:author="Tyler Clavelle" w:date="2014-12-15T09:59:00Z">
        <w:r w:rsidR="00A07F89">
          <w:t xml:space="preserve"> for select fishing nations and the world</w:t>
        </w:r>
      </w:ins>
    </w:p>
    <w:p w14:paraId="6D733A09" w14:textId="3AC1884D" w:rsidR="001C72C6" w:rsidRDefault="001C72C6" w:rsidP="00963BC0">
      <w:pPr>
        <w:pStyle w:val="NoSpacing"/>
      </w:pPr>
      <w:r>
        <w:t>Figure 2 demonstrates that while a triple bottom line is possible, tradeoffs still exist, which suggests that clearly articulating the objectives of fishery reform are crucial to targe</w:t>
      </w:r>
      <w:r w:rsidR="008F432D">
        <w:t xml:space="preserve">ting the right policy. </w:t>
      </w:r>
    </w:p>
    <w:p w14:paraId="78864A6D" w14:textId="77777777" w:rsidR="00E3139B" w:rsidRDefault="00E3139B" w:rsidP="00963BC0">
      <w:pPr>
        <w:pStyle w:val="NoSpacing"/>
      </w:pPr>
    </w:p>
    <w:p w14:paraId="52E22BD0" w14:textId="73F00191" w:rsidR="00E3139B" w:rsidRDefault="00E3139B" w:rsidP="00963BC0">
      <w:pPr>
        <w:pStyle w:val="NoSpacing"/>
      </w:pPr>
      <w:commentRangeStart w:id="177"/>
      <w:r>
        <w:t xml:space="preserve">Figure 2 </w:t>
      </w:r>
      <w:commentRangeEnd w:id="177"/>
      <w:r w:rsidR="0092026F">
        <w:rPr>
          <w:rStyle w:val="CommentReference"/>
        </w:rPr>
        <w:commentReference w:id="177"/>
      </w:r>
      <w:r>
        <w:t xml:space="preserve">also suggests an intriguing opportunity: In comparing results for P3 vs. P4, we see only small differences in biomass and food, but very large differences in fishery profitability.  Policy P4 is meant to simulate a property rights system such as a cooperative (cite Deacon), a TURF (cite </w:t>
      </w:r>
      <w:proofErr w:type="spellStart"/>
      <w:r>
        <w:t>Cancino</w:t>
      </w:r>
      <w:proofErr w:type="spellEnd"/>
      <w:r>
        <w:t xml:space="preserve"> </w:t>
      </w:r>
      <w:proofErr w:type="spellStart"/>
      <w:r>
        <w:t>Wilen</w:t>
      </w:r>
      <w:proofErr w:type="spellEnd"/>
      <w:r>
        <w:t>), or an ITQ (cite Newell</w:t>
      </w:r>
      <w:r w:rsidR="00C7767D">
        <w:t>, Costello et al.</w:t>
      </w:r>
      <w:r>
        <w:t xml:space="preserve">).  While much debate exists about allocation, distribution, and equity </w:t>
      </w:r>
      <w:r>
        <w:lastRenderedPageBreak/>
        <w:t xml:space="preserve">under these approaches, the evidence of increases in prices and decreases in costs is </w:t>
      </w:r>
      <w:r w:rsidR="00C7767D">
        <w:t>robust across case studies</w:t>
      </w:r>
      <w:r>
        <w:t xml:space="preserve">.  We surveyed the literature and adopted mid-point estimates of these values: prices increase by </w:t>
      </w:r>
      <w:ins w:id="178" w:author="Tyler Clavelle" w:date="2014-12-16T15:38:00Z">
        <w:r w:rsidR="001B1C7C">
          <w:t>20</w:t>
        </w:r>
      </w:ins>
      <w:r>
        <w:t xml:space="preserve">% and the cost parameter decreases by </w:t>
      </w:r>
      <w:ins w:id="179" w:author="Tyler Clavelle" w:date="2014-12-16T15:39:00Z">
        <w:r w:rsidR="001B1C7C">
          <w:t>20</w:t>
        </w:r>
      </w:ins>
      <w:r>
        <w:t xml:space="preserve">% under P4.  These changes cause the optimal management approach (P3 vs. P4) to change (See Figure SX in supplement for examples of policy functions under P3 </w:t>
      </w:r>
      <w:proofErr w:type="spellStart"/>
      <w:r>
        <w:t>vs</w:t>
      </w:r>
      <w:proofErr w:type="spellEnd"/>
      <w:r>
        <w:t xml:space="preserve"> P4), typically by harvesting</w:t>
      </w:r>
      <w:r w:rsidR="00C7767D">
        <w:t xml:space="preserve"> slightly</w:t>
      </w:r>
      <w:r>
        <w:t xml:space="preserve"> more aggressively and equilibrating at a </w:t>
      </w:r>
      <w:r w:rsidR="00C7767D">
        <w:t xml:space="preserve">slightly </w:t>
      </w:r>
      <w:r>
        <w:t xml:space="preserve">lower steady state resource stock.  But most impressively, these price and cost changes can have enormous economic consequences.  Our global estimates suggest that moving from P3 to P4 could increase fishery profit by </w:t>
      </w:r>
      <w:ins w:id="180" w:author="Tyler Clavelle" w:date="2014-12-19T10:10:00Z">
        <w:r w:rsidR="00403957">
          <w:t>3</w:t>
        </w:r>
      </w:ins>
      <w:ins w:id="181" w:author="Tyler Clavelle" w:date="2014-12-16T19:24:00Z">
        <w:r w:rsidR="00CA6E1C">
          <w:t xml:space="preserve">2% </w:t>
        </w:r>
      </w:ins>
      <w:r>
        <w:t>- this is</w:t>
      </w:r>
      <w:ins w:id="182" w:author="Tyler Clavelle" w:date="2014-12-16T19:25:00Z">
        <w:r w:rsidR="00CA6E1C">
          <w:t xml:space="preserve"> </w:t>
        </w:r>
      </w:ins>
      <w:ins w:id="183" w:author="Tyler Clavelle" w:date="2014-12-19T10:11:00Z">
        <w:r w:rsidR="00403957">
          <w:t>more than</w:t>
        </w:r>
      </w:ins>
      <w:ins w:id="184" w:author="Tyler Clavelle" w:date="2014-12-16T19:25:00Z">
        <w:r w:rsidR="00CA6E1C">
          <w:t xml:space="preserve"> half of the</w:t>
        </w:r>
      </w:ins>
      <w:r>
        <w:t xml:space="preserve"> entire gain in profit that would arise in moving from P0 to P3.  </w:t>
      </w:r>
      <w:commentRangeStart w:id="185"/>
      <w:r>
        <w:t xml:space="preserve">These results are displayed in Figure </w:t>
      </w:r>
      <w:r w:rsidR="00C7767D">
        <w:t>3, which shows the percentage increase in profits, by country</w:t>
      </w:r>
      <w:commentRangeEnd w:id="185"/>
      <w:r w:rsidR="007E48DC">
        <w:rPr>
          <w:rStyle w:val="CommentReference"/>
        </w:rPr>
        <w:commentReference w:id="185"/>
      </w:r>
      <w:r w:rsidR="00C7767D">
        <w:t xml:space="preserve">.  The bottom segment of each bar represents the upside from managing the biological stock more efficiently (going from P0 to P3).  The top segment represents the additional upside from engaging in institutional reforms that increase economic efficiency (going from P3 to P4).  </w:t>
      </w:r>
      <w:commentRangeStart w:id="186"/>
      <w:r w:rsidR="00C7767D">
        <w:t>For many countries, and for the globe as a whole, the likely</w:t>
      </w:r>
      <w:ins w:id="187" w:author="Tyler Clavelle" w:date="2014-12-19T10:12:00Z">
        <w:r w:rsidR="00403957">
          <w:t xml:space="preserve"> additional</w:t>
        </w:r>
      </w:ins>
      <w:r w:rsidR="00C7767D">
        <w:t xml:space="preserve"> gains from institutional reforms are </w:t>
      </w:r>
      <w:ins w:id="188" w:author="Tyler Clavelle" w:date="2014-12-19T09:21:00Z">
        <w:r w:rsidR="00A93E65">
          <w:t>nearly as</w:t>
        </w:r>
      </w:ins>
      <w:r w:rsidR="00C7767D">
        <w:t xml:space="preserve"> significant </w:t>
      </w:r>
      <w:ins w:id="189" w:author="Tyler Clavelle" w:date="2014-12-19T09:21:00Z">
        <w:r w:rsidR="00A93E65">
          <w:t xml:space="preserve">as </w:t>
        </w:r>
      </w:ins>
      <w:r w:rsidR="00C7767D">
        <w:t>the gains that would arise from even perfectly fine-tuning harvests over time.</w:t>
      </w:r>
      <w:commentRangeEnd w:id="186"/>
      <w:r w:rsidR="008457BF">
        <w:rPr>
          <w:rStyle w:val="CommentReference"/>
        </w:rPr>
        <w:commentReference w:id="186"/>
      </w:r>
    </w:p>
    <w:p w14:paraId="3E0B80AA" w14:textId="6163E682" w:rsidR="00A07F89" w:rsidRDefault="00A93E65" w:rsidP="00A07F89">
      <w:pPr>
        <w:pStyle w:val="Caption"/>
        <w:rPr>
          <w:ins w:id="190" w:author="Tyler Clavelle" w:date="2014-12-15T10:03:00Z"/>
        </w:rPr>
      </w:pPr>
      <w:ins w:id="191" w:author="Tyler Clavelle" w:date="2014-12-19T09:20:00Z">
        <w:r>
          <w:rPr>
            <w:noProof/>
          </w:rPr>
          <w:drawing>
            <wp:inline distT="0" distB="0" distL="0" distR="0" wp14:anchorId="50F4ED85" wp14:editId="0C0EF4E5">
              <wp:extent cx="5943600" cy="37147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3.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ins>
      <w:ins w:id="192" w:author="Tyler Clavelle" w:date="2014-12-15T10:03:00Z">
        <w:r w:rsidR="00A07F89">
          <w:t xml:space="preserve">Figure </w:t>
        </w:r>
        <w:r w:rsidR="00A07F89">
          <w:fldChar w:fldCharType="begin"/>
        </w:r>
        <w:r w:rsidR="00A07F89">
          <w:instrText xml:space="preserve"> SEQ Figure \* ARABIC </w:instrText>
        </w:r>
      </w:ins>
      <w:r w:rsidR="00A07F89">
        <w:fldChar w:fldCharType="separate"/>
      </w:r>
      <w:ins w:id="193" w:author="Tyler Clavelle" w:date="2014-12-15T10:03:00Z">
        <w:r w:rsidR="00A07F89">
          <w:rPr>
            <w:noProof/>
          </w:rPr>
          <w:t>3</w:t>
        </w:r>
        <w:r w:rsidR="00A07F89">
          <w:fldChar w:fldCharType="end"/>
        </w:r>
        <w:r w:rsidR="00A07F89">
          <w:t>: Economic gains from pursuing the optimal harvest strategy relative to the status quo (red bar) and additional gains from implementing catch shares (blue bars)</w:t>
        </w:r>
      </w:ins>
    </w:p>
    <w:p w14:paraId="465D0D39" w14:textId="42BE717C" w:rsidR="008F432D" w:rsidRDefault="00C7767D" w:rsidP="00963BC0">
      <w:pPr>
        <w:pStyle w:val="NoSpacing"/>
      </w:pPr>
      <w:r>
        <w:t>To ensure model tractability and to apply it at a global scale required making a number of simplifying assumptions.  The SOM contains an extensive set of robustness checks and sensitivity analyses; we note a few here.  First, since our entire analysis is built on estimates of the current fishery status, it is natural to ask how sensitive our results are to those estimates.  We</w:t>
      </w:r>
      <w:ins w:id="194" w:author="Dan Ovando" w:date="2014-12-15T00:41:00Z">
        <w:r w:rsidR="001D6942">
          <w:t xml:space="preserve"> </w:t>
        </w:r>
      </w:ins>
      <w:ins w:id="195" w:author="Tyler Clavelle" w:date="2014-12-18T19:29:00Z">
        <w:r w:rsidR="00145F3E">
          <w:t>performed numerous</w:t>
        </w:r>
      </w:ins>
      <w:ins w:id="196" w:author="Dan Ovando" w:date="2014-12-15T00:41:00Z">
        <w:r w:rsidR="001D6942">
          <w:t xml:space="preserve"> jackknifing routine</w:t>
        </w:r>
      </w:ins>
      <w:ins w:id="197" w:author="Tyler Clavelle" w:date="2014-12-18T19:29:00Z">
        <w:r w:rsidR="00145F3E">
          <w:t>s</w:t>
        </w:r>
      </w:ins>
      <w:ins w:id="198" w:author="Dan Ovando" w:date="2014-12-15T00:41:00Z">
        <w:r w:rsidR="001D6942">
          <w:t xml:space="preserve"> to estimate</w:t>
        </w:r>
      </w:ins>
      <w:ins w:id="199" w:author="Tyler Clavelle" w:date="2014-12-18T19:29:00Z">
        <w:r w:rsidR="00145F3E">
          <w:t xml:space="preserve"> our model’s</w:t>
        </w:r>
      </w:ins>
      <w:ins w:id="200" w:author="Dan Ovando" w:date="2014-12-15T00:41:00Z">
        <w:r w:rsidR="001D6942">
          <w:t xml:space="preserve"> ability to predict out of sample, broken out by region and fishery size. Current result</w:t>
        </w:r>
      </w:ins>
      <w:ins w:id="201" w:author="Dan Ovando" w:date="2014-12-15T00:52:00Z">
        <w:r w:rsidR="003079C6">
          <w:t>s</w:t>
        </w:r>
      </w:ins>
      <w:ins w:id="202" w:author="Dan Ovando" w:date="2014-12-15T00:41:00Z">
        <w:r w:rsidR="001D6942">
          <w:t xml:space="preserve"> suggest that our methods</w:t>
        </w:r>
      </w:ins>
      <w:ins w:id="203" w:author="Dan Ovando" w:date="2014-12-15T00:42:00Z">
        <w:r w:rsidR="001D6942">
          <w:t xml:space="preserve"> for estimating b and f</w:t>
        </w:r>
      </w:ins>
      <w:ins w:id="204" w:author="Dan Ovando" w:date="2014-12-15T00:41:00Z">
        <w:r w:rsidR="001D6942">
          <w:t xml:space="preserve"> are more robust for </w:t>
        </w:r>
      </w:ins>
      <w:ins w:id="205" w:author="Dan Ovando" w:date="2014-12-15T00:57:00Z">
        <w:r w:rsidR="003079C6">
          <w:t xml:space="preserve">fisheries </w:t>
        </w:r>
      </w:ins>
      <w:ins w:id="206" w:author="Dan Ovando" w:date="2014-12-15T00:41:00Z">
        <w:r w:rsidR="001D6942">
          <w:t>in the developed world</w:t>
        </w:r>
      </w:ins>
      <w:ins w:id="207" w:author="Dan Ovando" w:date="2014-12-15T00:50:00Z">
        <w:r w:rsidR="001D6942">
          <w:t xml:space="preserve"> that are not extremely overfished</w:t>
        </w:r>
      </w:ins>
      <w:ins w:id="208" w:author="Dan Ovando" w:date="2014-12-15T00:57:00Z">
        <w:r w:rsidR="003079C6">
          <w:t xml:space="preserve"> and that are experiencing relatively larger levels of catch. </w:t>
        </w:r>
      </w:ins>
      <w:r>
        <w:t>Second, the economic upside, and the optimized policies P3 and P4, depend on our estimates of economic parameters (prices and costs).</w:t>
      </w:r>
      <w:ins w:id="209" w:author="Tyler Clavelle" w:date="2014-12-18T19:42:00Z">
        <w:r w:rsidR="00A046BE">
          <w:t xml:space="preserve"> Because</w:t>
        </w:r>
      </w:ins>
      <w:ins w:id="210" w:author="Tyler Clavelle" w:date="2014-12-18T19:43:00Z">
        <w:r w:rsidR="00A046BE">
          <w:t xml:space="preserve"> </w:t>
        </w:r>
      </w:ins>
      <w:ins w:id="211" w:author="Tyler Clavelle" w:date="2014-12-18T19:42:00Z">
        <w:r w:rsidR="00A046BE">
          <w:t>price data is not available for m</w:t>
        </w:r>
      </w:ins>
      <w:ins w:id="212" w:author="Tyler Clavelle" w:date="2014-12-18T19:43:00Z">
        <w:r w:rsidR="00A046BE">
          <w:t>ost</w:t>
        </w:r>
      </w:ins>
      <w:ins w:id="213" w:author="Tyler Clavelle" w:date="2014-12-18T19:42:00Z">
        <w:r w:rsidR="00A046BE">
          <w:t xml:space="preserve"> cou</w:t>
        </w:r>
        <w:r w:rsidR="00DE6836">
          <w:t xml:space="preserve">ntries, we </w:t>
        </w:r>
        <w:r w:rsidR="00DE6836">
          <w:lastRenderedPageBreak/>
          <w:t>adopt global average prices</w:t>
        </w:r>
        <w:r w:rsidR="00A046BE">
          <w:t xml:space="preserve"> by species category </w:t>
        </w:r>
      </w:ins>
      <w:ins w:id="214" w:author="Tyler Clavelle" w:date="2014-12-18T19:43:00Z">
        <w:r w:rsidR="00A046BE">
          <w:t>derived from export values available from the FAO.</w:t>
        </w:r>
      </w:ins>
      <w:ins w:id="215" w:author="Tyler Clavelle" w:date="2014-12-18T20:06:00Z">
        <w:r w:rsidR="00910BD7">
          <w:t xml:space="preserve"> </w:t>
        </w:r>
      </w:ins>
      <w:ins w:id="216" w:author="Tyler Clavelle" w:date="2014-12-18T20:37:00Z">
        <w:r w:rsidR="001B4D85">
          <w:t xml:space="preserve">We model costs </w:t>
        </w:r>
      </w:ins>
      <w:ins w:id="217" w:author="Tyler Clavelle" w:date="2014-12-18T20:27:00Z">
        <w:r w:rsidR="00DE6836">
          <w:t>by identifying the unassessed fisheries estimated to be in bioeconom</w:t>
        </w:r>
        <w:r w:rsidR="001B4D85">
          <w:t>ic equilibrium and setting cost</w:t>
        </w:r>
      </w:ins>
      <w:ins w:id="218" w:author="Tyler Clavelle" w:date="2014-12-18T20:37:00Z">
        <w:r w:rsidR="001B4D85">
          <w:t>s</w:t>
        </w:r>
      </w:ins>
      <w:ins w:id="219" w:author="Tyler Clavelle" w:date="2014-12-18T20:36:00Z">
        <w:r w:rsidR="001B4D85">
          <w:t xml:space="preserve"> such that</w:t>
        </w:r>
      </w:ins>
      <w:ins w:id="220" w:author="Tyler Clavelle" w:date="2014-12-18T20:27:00Z">
        <w:r w:rsidR="001B4D85">
          <w:t xml:space="preserve"> profits equal zero</w:t>
        </w:r>
        <w:r w:rsidR="00DE6836">
          <w:t xml:space="preserve">. </w:t>
        </w:r>
      </w:ins>
      <w:r>
        <w:t>We</w:t>
      </w:r>
      <w:ins w:id="221" w:author="Tyler Clavelle" w:date="2014-12-18T20:34:00Z">
        <w:r w:rsidR="00DE6836">
          <w:t xml:space="preserve"> (will)</w:t>
        </w:r>
      </w:ins>
      <w:ins w:id="222" w:author="Tyler Clavelle" w:date="2014-12-18T19:39:00Z">
        <w:r w:rsidR="00A046BE">
          <w:t xml:space="preserve"> </w:t>
        </w:r>
      </w:ins>
      <w:r>
        <w:t>conduct</w:t>
      </w:r>
      <w:ins w:id="223" w:author="Tyler Clavelle" w:date="2014-12-18T20:34:00Z">
        <w:r w:rsidR="00DE6836">
          <w:t>(</w:t>
        </w:r>
      </w:ins>
      <w:proofErr w:type="spellStart"/>
      <w:ins w:id="224" w:author="Tyler Clavelle" w:date="2014-12-18T19:40:00Z">
        <w:r w:rsidR="00A046BE">
          <w:t>ed</w:t>
        </w:r>
      </w:ins>
      <w:proofErr w:type="spellEnd"/>
      <w:ins w:id="225" w:author="Tyler Clavelle" w:date="2014-12-18T20:34:00Z">
        <w:r w:rsidR="00DE6836">
          <w:t>)</w:t>
        </w:r>
      </w:ins>
      <w:r>
        <w:t xml:space="preserve"> a sensitivity analysis</w:t>
      </w:r>
      <w:ins w:id="226" w:author="Tyler Clavelle" w:date="2014-12-18T19:40:00Z">
        <w:r w:rsidR="00A046BE">
          <w:t xml:space="preserve"> examining the effects of a range</w:t>
        </w:r>
      </w:ins>
      <w:ins w:id="227" w:author="Tyler Clavelle" w:date="2014-12-18T20:33:00Z">
        <w:r w:rsidR="00DE6836">
          <w:t xml:space="preserve"> of </w:t>
        </w:r>
      </w:ins>
      <w:ins w:id="228" w:author="Tyler Clavelle" w:date="2014-12-19T10:27:00Z">
        <w:r w:rsidR="00960E29">
          <w:t xml:space="preserve">these </w:t>
        </w:r>
      </w:ins>
      <w:ins w:id="229" w:author="Tyler Clavelle" w:date="2014-12-18T20:33:00Z">
        <w:r w:rsidR="00DE6836">
          <w:t>biological and economic parameters</w:t>
        </w:r>
      </w:ins>
      <w:r>
        <w:t xml:space="preserve"> … </w:t>
      </w:r>
      <w:r w:rsidR="00D20D77">
        <w:t>MORE HERE.</w:t>
      </w:r>
    </w:p>
    <w:p w14:paraId="7AD13020" w14:textId="77777777" w:rsidR="00D20D77" w:rsidRDefault="00D20D77" w:rsidP="00963BC0">
      <w:pPr>
        <w:pStyle w:val="NoSpacing"/>
      </w:pPr>
    </w:p>
    <w:p w14:paraId="46303575" w14:textId="36A57E4D" w:rsidR="00D20D77" w:rsidRDefault="00D20D77" w:rsidP="00963BC0">
      <w:pPr>
        <w:pStyle w:val="NoSpacing"/>
      </w:pPr>
      <w:r>
        <w:t xml:space="preserve">To our knowledge this is the first attempt to estimate the distributional benefits, tradeoffs, and timing of recovery </w:t>
      </w:r>
      <w:ins w:id="230" w:author="Dan Ovando" w:date="2014-12-13T16:29:00Z">
        <w:r w:rsidR="00B07485">
          <w:t xml:space="preserve">for individual fisheries </w:t>
        </w:r>
      </w:ins>
      <w:r>
        <w:t xml:space="preserve">at a global scale.  </w:t>
      </w:r>
      <w:commentRangeStart w:id="231"/>
      <w:r>
        <w:t>Our main finding is that with appropriate reforms, a triple bottom line is possible: At a global scale we estimate that it is possible to simultaneously increase fisheries profits (</w:t>
      </w:r>
      <w:ins w:id="232" w:author="Tyler Clavelle" w:date="2014-12-19T10:13:00Z">
        <w:r w:rsidR="00403957">
          <w:t>59</w:t>
        </w:r>
      </w:ins>
      <w:r>
        <w:t>%), food from the sea (</w:t>
      </w:r>
      <w:ins w:id="233" w:author="Tyler Clavelle" w:date="2014-12-19T10:14:00Z">
        <w:r w:rsidR="00403957">
          <w:t>52</w:t>
        </w:r>
      </w:ins>
      <w:r>
        <w:t>%) and fish in the water (</w:t>
      </w:r>
      <w:ins w:id="234" w:author="Tyler Clavelle" w:date="2014-12-19T10:14:00Z">
        <w:r w:rsidR="00403957">
          <w:t>30</w:t>
        </w:r>
      </w:ins>
      <w:r>
        <w:t xml:space="preserve">%).  </w:t>
      </w:r>
      <w:commentRangeEnd w:id="231"/>
      <w:r w:rsidR="00403957">
        <w:rPr>
          <w:rStyle w:val="CommentReference"/>
        </w:rPr>
        <w:commentReference w:id="231"/>
      </w:r>
      <w:r>
        <w:t xml:space="preserve">To the extent that a country favors one of these objectives over the others, several policy options are available, and our analysis provides guidance about how to recovery fisheries to best achieve that objective.  We also found that the laser focus on managing the size of the fish stock (by fisheries scientists, economists, and managers over the past 20 years) may be </w:t>
      </w:r>
      <w:ins w:id="235" w:author="Dan Ovando" w:date="2014-12-13T17:24:00Z">
        <w:r w:rsidR="00260FAF">
          <w:t>missing the broader picture</w:t>
        </w:r>
      </w:ins>
      <w:r>
        <w:t xml:space="preserve">, particularly if we value economic performance. </w:t>
      </w:r>
      <w:ins w:id="236" w:author="Dan Ovando" w:date="2014-12-13T17:24:00Z">
        <w:r w:rsidR="00260FAF">
          <w:t xml:space="preserve"> Rather, by reforming both the institutions </w:t>
        </w:r>
      </w:ins>
      <w:ins w:id="237" w:author="Dan Ovando" w:date="2014-12-13T17:25:00Z">
        <w:r w:rsidR="00260FAF">
          <w:t xml:space="preserve"> (</w:t>
        </w:r>
      </w:ins>
      <w:ins w:id="238" w:author="Dan Ovando" w:date="2014-12-13T17:26:00Z">
        <w:r w:rsidR="00260FAF">
          <w:t>for example,</w:t>
        </w:r>
      </w:ins>
      <w:ins w:id="239" w:author="Dan Ovando" w:date="2014-12-13T17:25:00Z">
        <w:r w:rsidR="00260FAF">
          <w:t xml:space="preserve"> through catch shares) </w:t>
        </w:r>
      </w:ins>
      <w:ins w:id="240" w:author="Dan Ovando" w:date="2014-12-13T17:24:00Z">
        <w:r w:rsidR="00260FAF">
          <w:t xml:space="preserve">and </w:t>
        </w:r>
      </w:ins>
      <w:ins w:id="241" w:author="Dan Ovando" w:date="2014-12-13T17:26:00Z">
        <w:r w:rsidR="00260FAF">
          <w:t xml:space="preserve">the </w:t>
        </w:r>
      </w:ins>
      <w:ins w:id="242" w:author="Dan Ovando" w:date="2014-12-13T17:24:00Z">
        <w:r w:rsidR="00260FAF">
          <w:t>harvest policies of fisheries we can achieve much more substantial gains in benefits</w:t>
        </w:r>
      </w:ins>
      <w:ins w:id="243" w:author="Dan Ovando" w:date="2014-12-13T17:26:00Z">
        <w:r w:rsidR="00260FAF">
          <w:t xml:space="preserve"> across multiple objectives.</w:t>
        </w:r>
      </w:ins>
      <w:r>
        <w:t xml:space="preserve"> </w:t>
      </w:r>
    </w:p>
    <w:p w14:paraId="427FB0D5" w14:textId="77777777" w:rsidR="00D20D77" w:rsidRDefault="00D20D77" w:rsidP="00963BC0">
      <w:pPr>
        <w:pStyle w:val="NoSpacing"/>
        <w:rPr>
          <w:ins w:id="244" w:author="Dan Ovando" w:date="2014-12-13T17:23:00Z"/>
        </w:rPr>
      </w:pPr>
    </w:p>
    <w:p w14:paraId="37AFA15D" w14:textId="0113F825" w:rsidR="00D20D77" w:rsidRDefault="00925EDA" w:rsidP="00963BC0">
      <w:pPr>
        <w:pStyle w:val="NoSpacing"/>
      </w:pPr>
      <w:ins w:id="245" w:author="Dan Ovando" w:date="2014-12-13T17:26:00Z">
        <w:r>
          <w:t>So, as a thought experiment, by reforming fisheries today, where might they be by the year 2048?</w:t>
        </w:r>
      </w:ins>
      <w:ins w:id="246" w:author="Dan Ovando" w:date="2014-12-13T17:27:00Z">
        <w:r>
          <w:t xml:space="preserve"> </w:t>
        </w:r>
      </w:ins>
      <w:ins w:id="247" w:author="Tyler Clavelle" w:date="2014-12-16T14:55:00Z">
        <w:r w:rsidR="00917DF7">
          <w:t>‘</w:t>
        </w:r>
      </w:ins>
      <w:r w:rsidR="00D20D77">
        <w:t xml:space="preserve">We ran that experiment, and found that the mean time to recovery would be </w:t>
      </w:r>
      <w:ins w:id="248" w:author="Tyler Clavelle" w:date="2014-12-16T18:38:00Z">
        <w:r w:rsidR="00AA7D60">
          <w:t xml:space="preserve">5.3 </w:t>
        </w:r>
      </w:ins>
      <w:r w:rsidR="00D20D77">
        <w:t xml:space="preserve">years (standard deviation of </w:t>
      </w:r>
      <w:ins w:id="249" w:author="Tyler Clavelle" w:date="2014-12-16T18:38:00Z">
        <w:r w:rsidR="00AA7D60">
          <w:t>3.46</w:t>
        </w:r>
      </w:ins>
      <w:r w:rsidR="00D20D77">
        <w:t xml:space="preserve">).  By the year 2048, </w:t>
      </w:r>
      <w:r w:rsidR="00FD2183">
        <w:t xml:space="preserve">this model predicts that </w:t>
      </w:r>
      <w:r w:rsidR="00D20D77">
        <w:t xml:space="preserve">such a global movement </w:t>
      </w:r>
      <w:r w:rsidR="00FD2183">
        <w:t>would</w:t>
      </w:r>
      <w:ins w:id="250" w:author="Tyler Clavelle" w:date="2014-12-16T18:42:00Z">
        <w:r w:rsidR="00AA7D60">
          <w:t xml:space="preserve"> recover 98% of the world’s overfished stocks.</w:t>
        </w:r>
      </w:ins>
      <w:ins w:id="251" w:author="Dan Ovando" w:date="2014-12-13T17:28:00Z">
        <w:r>
          <w:t xml:space="preserve"> </w:t>
        </w:r>
      </w:ins>
    </w:p>
    <w:p w14:paraId="67CE3949" w14:textId="77777777" w:rsidR="001C72C6" w:rsidRDefault="001C72C6" w:rsidP="00963BC0">
      <w:pPr>
        <w:pStyle w:val="NoSpacing"/>
      </w:pPr>
    </w:p>
    <w:p w14:paraId="6D7890D0" w14:textId="77777777" w:rsidR="001C72C6" w:rsidRDefault="001C72C6" w:rsidP="00963BC0">
      <w:pPr>
        <w:pStyle w:val="NoSpacing"/>
      </w:pPr>
    </w:p>
    <w:p w14:paraId="45587FF6" w14:textId="77777777" w:rsidR="007446BB" w:rsidRDefault="007446BB" w:rsidP="00963BC0">
      <w:pPr>
        <w:pStyle w:val="NoSpacing"/>
      </w:pPr>
    </w:p>
    <w:p w14:paraId="6F31D8B5" w14:textId="77777777" w:rsidR="000F3FA6" w:rsidRDefault="000F3FA6" w:rsidP="00963BC0">
      <w:pPr>
        <w:pStyle w:val="NoSpacing"/>
      </w:pPr>
    </w:p>
    <w:p w14:paraId="66537783" w14:textId="77777777" w:rsidR="00CF2BF2" w:rsidRDefault="00CF2BF2" w:rsidP="00226E44">
      <w:pPr>
        <w:pStyle w:val="NoSpacing"/>
      </w:pPr>
    </w:p>
    <w:p w14:paraId="2B1CBBD3" w14:textId="77777777" w:rsidR="002F04BE" w:rsidRDefault="002F04BE" w:rsidP="00226E44">
      <w:pPr>
        <w:pStyle w:val="NoSpacing"/>
      </w:pPr>
    </w:p>
    <w:p w14:paraId="085E6253" w14:textId="77777777" w:rsidR="002F04BE" w:rsidRDefault="000F3FA6" w:rsidP="00226E44">
      <w:pPr>
        <w:pStyle w:val="NoSpacing"/>
      </w:pPr>
      <w:r>
        <w:t>References</w:t>
      </w:r>
    </w:p>
    <w:p w14:paraId="27EEC75F" w14:textId="77777777" w:rsidR="0060282C" w:rsidRDefault="0060282C" w:rsidP="00226E44">
      <w:pPr>
        <w:pStyle w:val="NoSpacing"/>
      </w:pPr>
    </w:p>
    <w:p w14:paraId="0E634A5A" w14:textId="77777777" w:rsidR="0060282C" w:rsidRDefault="0060282C" w:rsidP="00226E44">
      <w:pPr>
        <w:pStyle w:val="NoSpacing"/>
      </w:pPr>
    </w:p>
    <w:p w14:paraId="12281313" w14:textId="77777777" w:rsidR="00226E44" w:rsidRDefault="00226E44" w:rsidP="00226E44">
      <w:pPr>
        <w:pStyle w:val="NoSpacing"/>
      </w:pPr>
    </w:p>
    <w:p w14:paraId="2670721B" w14:textId="77777777" w:rsidR="00226E44" w:rsidRDefault="00226E44" w:rsidP="00226E44">
      <w:pPr>
        <w:pStyle w:val="NoSpacing"/>
      </w:pPr>
    </w:p>
    <w:p w14:paraId="42D6441C" w14:textId="77777777" w:rsidR="00D87657" w:rsidRDefault="00D87657" w:rsidP="00065579">
      <w:pPr>
        <w:pStyle w:val="NoSpacing"/>
      </w:pPr>
    </w:p>
    <w:p w14:paraId="30FFB8E5" w14:textId="77777777" w:rsidR="00D57C92" w:rsidRDefault="00561764" w:rsidP="00065579">
      <w:pPr>
        <w:pStyle w:val="NoSpacing"/>
      </w:pPr>
      <w:r>
        <w:t xml:space="preserve"> </w:t>
      </w:r>
      <w:r w:rsidR="00C91861">
        <w:t xml:space="preserve"> </w:t>
      </w:r>
      <w:r w:rsidR="00D57C92">
        <w:t xml:space="preserve">  </w:t>
      </w:r>
    </w:p>
    <w:p w14:paraId="5D64F10C" w14:textId="77777777" w:rsidR="001577DB" w:rsidRDefault="001577DB" w:rsidP="00065579">
      <w:pPr>
        <w:pStyle w:val="NoSpacing"/>
      </w:pPr>
    </w:p>
    <w:p w14:paraId="04803A9F" w14:textId="77777777" w:rsidR="001577DB" w:rsidRDefault="001577DB" w:rsidP="00065579">
      <w:pPr>
        <w:pStyle w:val="NoSpacing"/>
      </w:pPr>
    </w:p>
    <w:p w14:paraId="46559065" w14:textId="77777777" w:rsidR="001577DB" w:rsidRDefault="001577DB" w:rsidP="00065579">
      <w:pPr>
        <w:pStyle w:val="NoSpacing"/>
      </w:pPr>
    </w:p>
    <w:sectPr w:rsidR="001577D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Tyler Clavelle" w:date="2014-12-18T09:32:00Z" w:initials="TC">
    <w:p w14:paraId="371A93CF" w14:textId="10618909" w:rsidR="00960E29" w:rsidRDefault="00960E29">
      <w:pPr>
        <w:pStyle w:val="CommentText"/>
      </w:pPr>
      <w:r>
        <w:rPr>
          <w:rStyle w:val="CommentReference"/>
        </w:rPr>
        <w:annotationRef/>
      </w:r>
      <w:r>
        <w:t>Number of fisheries and total catch figures are for only those stocks in Projection Data (</w:t>
      </w:r>
      <w:proofErr w:type="spellStart"/>
      <w:r>
        <w:t>underfished</w:t>
      </w:r>
      <w:proofErr w:type="spellEnd"/>
      <w:r>
        <w:t xml:space="preserve"> included)</w:t>
      </w:r>
    </w:p>
  </w:comment>
  <w:comment w:id="31" w:author="Dan Ovando" w:date="2014-12-10T17:59:00Z" w:initials="DO">
    <w:p w14:paraId="723A17AB" w14:textId="77777777" w:rsidR="00960E29" w:rsidRDefault="00960E29">
      <w:pPr>
        <w:pStyle w:val="CommentText"/>
      </w:pPr>
      <w:r>
        <w:rPr>
          <w:rStyle w:val="CommentReference"/>
        </w:rPr>
        <w:annotationRef/>
      </w:r>
      <w:r>
        <w:t>Make a clearer argument here that these reforms have lessons</w:t>
      </w:r>
    </w:p>
  </w:comment>
  <w:comment w:id="35" w:author="Dan Ovando" w:date="2014-12-13T16:02:00Z" w:initials="DO">
    <w:p w14:paraId="7BAB6201" w14:textId="1E890E41" w:rsidR="00960E29" w:rsidRDefault="00960E29">
      <w:pPr>
        <w:pStyle w:val="CommentText"/>
      </w:pPr>
      <w:ins w:id="37" w:author="Dan Ovando" w:date="2014-12-13T16:01:00Z">
        <w:r>
          <w:rPr>
            <w:rStyle w:val="CommentReference"/>
          </w:rPr>
          <w:annotationRef/>
        </w:r>
      </w:ins>
      <w:r>
        <w:t>Do we have a citation for better economic performance?</w:t>
      </w:r>
    </w:p>
  </w:comment>
  <w:comment w:id="49" w:author="Dan Ovando" w:date="2014-12-13T16:04:00Z" w:initials="DO">
    <w:p w14:paraId="0AF49614" w14:textId="4D782E96" w:rsidR="00960E29" w:rsidRDefault="00960E29">
      <w:pPr>
        <w:pStyle w:val="CommentText"/>
      </w:pPr>
      <w:r>
        <w:rPr>
          <w:rStyle w:val="CommentReference"/>
        </w:rPr>
        <w:annotationRef/>
      </w:r>
      <w:r>
        <w:t>I’m a little confused by this point</w:t>
      </w:r>
    </w:p>
  </w:comment>
  <w:comment w:id="63" w:author="Dan Ovando" w:date="2014-12-10T18:01:00Z" w:initials="DO">
    <w:p w14:paraId="39AAE9DE" w14:textId="77777777" w:rsidR="00960E29" w:rsidRDefault="00960E29">
      <w:pPr>
        <w:pStyle w:val="CommentText"/>
      </w:pPr>
      <w:r>
        <w:rPr>
          <w:rStyle w:val="CommentReference"/>
        </w:rPr>
        <w:annotationRef/>
      </w:r>
      <w:r>
        <w:t>Confusing</w:t>
      </w:r>
    </w:p>
  </w:comment>
  <w:comment w:id="96" w:author="Dan Ovando" w:date="2014-12-10T18:07:00Z" w:initials="DO">
    <w:p w14:paraId="705DD0E8" w14:textId="77777777" w:rsidR="00960E29" w:rsidRDefault="00960E29">
      <w:pPr>
        <w:pStyle w:val="CommentText"/>
      </w:pPr>
      <w:ins w:id="98" w:author="Dan Ovando" w:date="2014-12-10T18:07:00Z">
        <w:r>
          <w:rPr>
            <w:rStyle w:val="CommentReference"/>
          </w:rPr>
          <w:annotationRef/>
        </w:r>
      </w:ins>
      <w:r>
        <w:t>Need cl</w:t>
      </w:r>
    </w:p>
  </w:comment>
  <w:comment w:id="100" w:author="Dan Ovando" w:date="2014-12-10T18:10:00Z" w:initials="DO">
    <w:p w14:paraId="5A243DA1" w14:textId="77777777" w:rsidR="00960E29" w:rsidRDefault="00960E29">
      <w:pPr>
        <w:pStyle w:val="CommentText"/>
      </w:pPr>
      <w:r>
        <w:rPr>
          <w:rStyle w:val="CommentReference"/>
        </w:rPr>
        <w:annotationRef/>
      </w:r>
      <w:r>
        <w:t>Need clearer lead in here</w:t>
      </w:r>
      <w:r>
        <w:tab/>
      </w:r>
    </w:p>
  </w:comment>
  <w:comment w:id="177" w:author="Dan Ovando" w:date="2014-12-13T16:25:00Z" w:initials="DO">
    <w:p w14:paraId="5BB907F5" w14:textId="150DF76D" w:rsidR="00960E29" w:rsidRDefault="00960E29">
      <w:pPr>
        <w:pStyle w:val="CommentText"/>
      </w:pPr>
      <w:r>
        <w:rPr>
          <w:rStyle w:val="CommentReference"/>
        </w:rPr>
        <w:annotationRef/>
      </w:r>
      <w:r>
        <w:t>Sarah would want us not to directly address the figures, but should probably leave it like this for now so we can remember what section goes with what figure</w:t>
      </w:r>
    </w:p>
  </w:comment>
  <w:comment w:id="185" w:author="Tyler Clavelle" w:date="2014-12-16T16:48:00Z" w:initials="TC">
    <w:p w14:paraId="73BDA27A" w14:textId="3CE22D96" w:rsidR="00960E29" w:rsidRDefault="00960E29">
      <w:pPr>
        <w:pStyle w:val="CommentText"/>
      </w:pPr>
      <w:r>
        <w:rPr>
          <w:rStyle w:val="CommentReference"/>
        </w:rPr>
        <w:annotationRef/>
      </w:r>
      <w:r>
        <w:t>Top 20 fishing nations in 2012</w:t>
      </w:r>
    </w:p>
  </w:comment>
  <w:comment w:id="186" w:author="Dan Ovando" w:date="2014-12-15T00:40:00Z" w:initials="DO">
    <w:p w14:paraId="7CACAEEC" w14:textId="3BB6BA86" w:rsidR="00960E29" w:rsidRDefault="00960E29">
      <w:pPr>
        <w:pStyle w:val="CommentText"/>
      </w:pPr>
      <w:r>
        <w:rPr>
          <w:rStyle w:val="CommentReference"/>
        </w:rPr>
        <w:annotationRef/>
      </w:r>
      <w:r>
        <w:t xml:space="preserve">I’m having some trouble with this section. While we are defending the price and cost numbers we use here, it’s a little hard to assert institutional reforms “win” </w:t>
      </w:r>
      <w:proofErr w:type="spellStart"/>
      <w:r>
        <w:t>vs</w:t>
      </w:r>
      <w:proofErr w:type="spellEnd"/>
      <w:r>
        <w:t xml:space="preserve"> fine tuning harvests, since we engineered it to work that way (and our catch share policy still depends on fine tuning harvests). I might phrase it a bit more to the effect of “by increasing prices and costs in a manner reflective of many catch shares, we can increase the value of country/globe fisheries by XX percent over a policy that simply rebuilds biomass of fish in the sea. This suggests that some of the greatest economic improvements in fisheries may come from improving institutions”. Or is the point here less about fine tuning harvests, but rather on comparing policies that aim for MSY to policies that aim towards whatever provides the most value? If it’s the later here, then we should rephrase as such. </w:t>
      </w:r>
    </w:p>
  </w:comment>
  <w:comment w:id="231" w:author="Tyler Clavelle" w:date="2014-12-19T10:16:00Z" w:initials="TC">
    <w:p w14:paraId="05EB295E" w14:textId="45E075D8" w:rsidR="00960E29" w:rsidRDefault="00960E29">
      <w:pPr>
        <w:pStyle w:val="CommentText"/>
      </w:pPr>
      <w:r>
        <w:rPr>
          <w:rStyle w:val="CommentReference"/>
        </w:rPr>
        <w:annotationRef/>
      </w:r>
      <w:r>
        <w:t>For Optimal policy</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551B59" w14:textId="77777777" w:rsidR="00960E29" w:rsidRDefault="00960E29" w:rsidP="00654DAB">
      <w:pPr>
        <w:spacing w:after="0" w:line="240" w:lineRule="auto"/>
      </w:pPr>
      <w:r>
        <w:separator/>
      </w:r>
    </w:p>
  </w:endnote>
  <w:endnote w:type="continuationSeparator" w:id="0">
    <w:p w14:paraId="420A4F0A" w14:textId="77777777" w:rsidR="00960E29" w:rsidRDefault="00960E29" w:rsidP="00654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2BD3F8A" w14:textId="77777777" w:rsidR="00960E29" w:rsidRDefault="00960E29" w:rsidP="00654DAB">
      <w:pPr>
        <w:spacing w:after="0" w:line="240" w:lineRule="auto"/>
      </w:pPr>
      <w:r>
        <w:separator/>
      </w:r>
    </w:p>
  </w:footnote>
  <w:footnote w:type="continuationSeparator" w:id="0">
    <w:p w14:paraId="7F8F239C" w14:textId="77777777" w:rsidR="00960E29" w:rsidRDefault="00960E29" w:rsidP="00654DAB">
      <w:pPr>
        <w:spacing w:after="0" w:line="240" w:lineRule="auto"/>
      </w:pPr>
      <w:r>
        <w:continuationSeparator/>
      </w:r>
    </w:p>
  </w:footnote>
  <w:footnote w:id="1">
    <w:p w14:paraId="393A6CA2" w14:textId="3FA49EED" w:rsidR="00960E29" w:rsidRDefault="00960E29">
      <w:pPr>
        <w:pStyle w:val="FootnoteText"/>
      </w:pPr>
      <w:ins w:id="137" w:author="Tyler Clavelle" w:date="2014-12-18T09:47:00Z">
        <w:r>
          <w:rPr>
            <w:rStyle w:val="FootnoteReference"/>
          </w:rPr>
          <w:footnoteRef/>
        </w:r>
        <w:r>
          <w:t xml:space="preserve"> </w:t>
        </w:r>
      </w:ins>
      <w:ins w:id="138" w:author="Tyler Clavelle" w:date="2014-12-18T09:50:00Z">
        <w:r>
          <w:t>Figure includes consumption from freshwater aquaculture and mariculture</w:t>
        </w:r>
      </w:ins>
      <w:ins w:id="139" w:author="Tyler Clavelle" w:date="2014-12-18T09:51:00Z">
        <w:r>
          <w:t>. (</w:t>
        </w:r>
      </w:ins>
      <w:ins w:id="140" w:author="Tyler Clavelle" w:date="2014-12-18T09:49:00Z">
        <w:r>
          <w:t>China Food and Nutrition Development Guideline 2014-2016</w:t>
        </w:r>
      </w:ins>
      <w:ins w:id="141" w:author="Tyler Clavelle" w:date="2014-12-18T09:51:00Z">
        <w:r>
          <w:t>).</w:t>
        </w:r>
      </w:ins>
    </w:p>
  </w:footnote>
  <w:footnote w:id="2">
    <w:p w14:paraId="665C6702" w14:textId="77407DF7" w:rsidR="00960E29" w:rsidRDefault="00960E29">
      <w:pPr>
        <w:pStyle w:val="FootnoteText"/>
      </w:pPr>
      <w:r w:rsidRPr="00A74CD5">
        <w:rPr>
          <w:rStyle w:val="FootnoteReference"/>
        </w:rPr>
        <w:footnoteRef/>
      </w:r>
      <w:r>
        <w:t xml:space="preserve"> For these results, we restrict attention to the </w:t>
      </w:r>
      <w:ins w:id="144" w:author="Tyler Clavelle" w:date="2014-12-19T08:47:00Z">
        <w:r>
          <w:t>60</w:t>
        </w:r>
      </w:ins>
      <w:r>
        <w:t>% of global fisheries that we estimate have some need for recovery; i.e. those with b</w:t>
      </w:r>
      <w:r w:rsidRPr="00654DAB">
        <w:rPr>
          <w:vertAlign w:val="subscript"/>
        </w:rPr>
        <w:t>0</w:t>
      </w:r>
      <w:r>
        <w:t xml:space="preserve">&lt;1.  Gains are also possible for fisheries with </w:t>
      </w:r>
      <w:proofErr w:type="spellStart"/>
      <w:r>
        <w:t>with</w:t>
      </w:r>
      <w:proofErr w:type="spellEnd"/>
      <w:r>
        <w:t xml:space="preserve"> b</w:t>
      </w:r>
      <w:r w:rsidRPr="00654DAB">
        <w:rPr>
          <w:vertAlign w:val="subscript"/>
        </w:rPr>
        <w:t>0</w:t>
      </w:r>
      <w:r>
        <w:t>&gt;1, though the gains are from fishing harder on underexploited stocks; we leave that for future analysis.</w:t>
      </w:r>
    </w:p>
  </w:footnote>
  <w:footnote w:id="3">
    <w:p w14:paraId="01E8AA99" w14:textId="77777777" w:rsidR="00960E29" w:rsidRDefault="00960E29">
      <w:pPr>
        <w:pStyle w:val="FootnoteText"/>
      </w:pPr>
      <w:r w:rsidRPr="00A74CD5">
        <w:rPr>
          <w:rStyle w:val="FootnoteReference"/>
        </w:rPr>
        <w:footnoteRef/>
      </w:r>
      <w:r>
        <w:t xml:space="preserve"> P4 will tend to have higher biomass than P2 and P3 because P4 is an economic objective and there are stock-dependent costs (cite XXX).  P4 will tend to have higher biomass than P5 because P5 involves lower cost and higher price, both of which tend to drive the economically optimal stock to a lower level.</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46E55B1"/>
    <w:multiLevelType w:val="hybridMultilevel"/>
    <w:tmpl w:val="829E6A7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65579"/>
    <w:rsid w:val="00012E07"/>
    <w:rsid w:val="0006348B"/>
    <w:rsid w:val="00065579"/>
    <w:rsid w:val="00073644"/>
    <w:rsid w:val="000B7A19"/>
    <w:rsid w:val="000F3FA6"/>
    <w:rsid w:val="001163E9"/>
    <w:rsid w:val="001411F1"/>
    <w:rsid w:val="00141F92"/>
    <w:rsid w:val="00145F3E"/>
    <w:rsid w:val="001577DB"/>
    <w:rsid w:val="00172ECC"/>
    <w:rsid w:val="0019279B"/>
    <w:rsid w:val="001B1C7C"/>
    <w:rsid w:val="001B4D85"/>
    <w:rsid w:val="001C72C6"/>
    <w:rsid w:val="001D6942"/>
    <w:rsid w:val="001E687C"/>
    <w:rsid w:val="00202209"/>
    <w:rsid w:val="00211288"/>
    <w:rsid w:val="00211E4C"/>
    <w:rsid w:val="00226E44"/>
    <w:rsid w:val="002573E1"/>
    <w:rsid w:val="00260FAF"/>
    <w:rsid w:val="00297DAB"/>
    <w:rsid w:val="002F04BE"/>
    <w:rsid w:val="002F3855"/>
    <w:rsid w:val="003079C6"/>
    <w:rsid w:val="00326696"/>
    <w:rsid w:val="0036337B"/>
    <w:rsid w:val="003A2C3B"/>
    <w:rsid w:val="003C1DAB"/>
    <w:rsid w:val="003D7FD6"/>
    <w:rsid w:val="00403957"/>
    <w:rsid w:val="0043177C"/>
    <w:rsid w:val="00453405"/>
    <w:rsid w:val="00471F57"/>
    <w:rsid w:val="00472FD8"/>
    <w:rsid w:val="0048792C"/>
    <w:rsid w:val="005552BA"/>
    <w:rsid w:val="00561764"/>
    <w:rsid w:val="0060282C"/>
    <w:rsid w:val="00604426"/>
    <w:rsid w:val="00654DAB"/>
    <w:rsid w:val="00662ED4"/>
    <w:rsid w:val="00667579"/>
    <w:rsid w:val="00686256"/>
    <w:rsid w:val="006D5FD3"/>
    <w:rsid w:val="00701481"/>
    <w:rsid w:val="007127E6"/>
    <w:rsid w:val="00742A50"/>
    <w:rsid w:val="007446BB"/>
    <w:rsid w:val="00753508"/>
    <w:rsid w:val="00791B36"/>
    <w:rsid w:val="007B369E"/>
    <w:rsid w:val="007E4458"/>
    <w:rsid w:val="007E48DC"/>
    <w:rsid w:val="007E5101"/>
    <w:rsid w:val="007F7AFA"/>
    <w:rsid w:val="00816890"/>
    <w:rsid w:val="00833A20"/>
    <w:rsid w:val="008457BF"/>
    <w:rsid w:val="008B3F31"/>
    <w:rsid w:val="008B6D47"/>
    <w:rsid w:val="008E26EB"/>
    <w:rsid w:val="008F432D"/>
    <w:rsid w:val="00910BD7"/>
    <w:rsid w:val="009118D5"/>
    <w:rsid w:val="00914ECA"/>
    <w:rsid w:val="00917DF7"/>
    <w:rsid w:val="0092026F"/>
    <w:rsid w:val="00925EDA"/>
    <w:rsid w:val="00960E29"/>
    <w:rsid w:val="00963BC0"/>
    <w:rsid w:val="00967403"/>
    <w:rsid w:val="009749BC"/>
    <w:rsid w:val="009B7E52"/>
    <w:rsid w:val="009E2F2B"/>
    <w:rsid w:val="00A046BE"/>
    <w:rsid w:val="00A07F89"/>
    <w:rsid w:val="00A42BF9"/>
    <w:rsid w:val="00A55F9D"/>
    <w:rsid w:val="00A74CD5"/>
    <w:rsid w:val="00A74EED"/>
    <w:rsid w:val="00A81E4E"/>
    <w:rsid w:val="00A86F85"/>
    <w:rsid w:val="00A93E65"/>
    <w:rsid w:val="00AA7D60"/>
    <w:rsid w:val="00AB664C"/>
    <w:rsid w:val="00AD4AE1"/>
    <w:rsid w:val="00AF1C19"/>
    <w:rsid w:val="00B03EB2"/>
    <w:rsid w:val="00B07485"/>
    <w:rsid w:val="00B168FD"/>
    <w:rsid w:val="00B762C8"/>
    <w:rsid w:val="00BB790B"/>
    <w:rsid w:val="00C24ED8"/>
    <w:rsid w:val="00C5737A"/>
    <w:rsid w:val="00C7767D"/>
    <w:rsid w:val="00C829CB"/>
    <w:rsid w:val="00C90216"/>
    <w:rsid w:val="00C91861"/>
    <w:rsid w:val="00CA6E1C"/>
    <w:rsid w:val="00CC248E"/>
    <w:rsid w:val="00CC340B"/>
    <w:rsid w:val="00CF2BF2"/>
    <w:rsid w:val="00D20D77"/>
    <w:rsid w:val="00D21A88"/>
    <w:rsid w:val="00D4124D"/>
    <w:rsid w:val="00D42769"/>
    <w:rsid w:val="00D57C92"/>
    <w:rsid w:val="00D87657"/>
    <w:rsid w:val="00DE6836"/>
    <w:rsid w:val="00E106C7"/>
    <w:rsid w:val="00E3139B"/>
    <w:rsid w:val="00E93811"/>
    <w:rsid w:val="00EB4F00"/>
    <w:rsid w:val="00EC37A5"/>
    <w:rsid w:val="00EE48DB"/>
    <w:rsid w:val="00F322C4"/>
    <w:rsid w:val="00FD218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5851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rsid w:val="00654DAB"/>
    <w:rPr>
      <w:sz w:val="20"/>
      <w:szCs w:val="20"/>
    </w:rPr>
  </w:style>
  <w:style w:type="character" w:styleId="FootnoteReference">
    <w:name w:val="footnote reference"/>
    <w:basedOn w:val="DefaultParagraphFont"/>
    <w:uiPriority w:val="99"/>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 w:type="character" w:styleId="EndnoteReference">
    <w:name w:val="endnote reference"/>
    <w:basedOn w:val="DefaultParagraphFont"/>
    <w:uiPriority w:val="99"/>
    <w:semiHidden/>
    <w:unhideWhenUsed/>
    <w:rsid w:val="00A74CD5"/>
    <w:rPr>
      <w:vertAlign w:val="superscript"/>
    </w:rPr>
  </w:style>
  <w:style w:type="paragraph" w:styleId="Caption">
    <w:name w:val="caption"/>
    <w:basedOn w:val="Normal"/>
    <w:next w:val="Normal"/>
    <w:uiPriority w:val="35"/>
    <w:semiHidden/>
    <w:unhideWhenUsed/>
    <w:qFormat/>
    <w:rsid w:val="00A07F89"/>
    <w:pPr>
      <w:spacing w:line="240" w:lineRule="auto"/>
    </w:pPr>
    <w:rPr>
      <w:b/>
      <w:bCs/>
      <w:color w:val="4F81BD" w:themeColor="accent1"/>
      <w:sz w:val="18"/>
      <w:szCs w:val="18"/>
    </w:rPr>
  </w:style>
  <w:style w:type="paragraph" w:styleId="Revision">
    <w:name w:val="Revision"/>
    <w:hidden/>
    <w:uiPriority w:val="99"/>
    <w:semiHidden/>
    <w:rsid w:val="0019279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65579"/>
    <w:pPr>
      <w:spacing w:after="0" w:line="240" w:lineRule="auto"/>
    </w:pPr>
  </w:style>
  <w:style w:type="paragraph" w:styleId="FootnoteText">
    <w:name w:val="footnote text"/>
    <w:basedOn w:val="Normal"/>
    <w:link w:val="FootnoteTextChar"/>
    <w:uiPriority w:val="99"/>
    <w:unhideWhenUsed/>
    <w:rsid w:val="00654DAB"/>
    <w:pPr>
      <w:spacing w:after="0" w:line="240" w:lineRule="auto"/>
    </w:pPr>
    <w:rPr>
      <w:sz w:val="20"/>
      <w:szCs w:val="20"/>
    </w:rPr>
  </w:style>
  <w:style w:type="character" w:customStyle="1" w:styleId="FootnoteTextChar">
    <w:name w:val="Footnote Text Char"/>
    <w:basedOn w:val="DefaultParagraphFont"/>
    <w:link w:val="FootnoteText"/>
    <w:uiPriority w:val="99"/>
    <w:rsid w:val="00654DAB"/>
    <w:rPr>
      <w:sz w:val="20"/>
      <w:szCs w:val="20"/>
    </w:rPr>
  </w:style>
  <w:style w:type="character" w:styleId="FootnoteReference">
    <w:name w:val="footnote reference"/>
    <w:basedOn w:val="DefaultParagraphFont"/>
    <w:uiPriority w:val="99"/>
    <w:unhideWhenUsed/>
    <w:rsid w:val="00654DAB"/>
    <w:rPr>
      <w:vertAlign w:val="superscript"/>
    </w:rPr>
  </w:style>
  <w:style w:type="paragraph" w:styleId="BalloonText">
    <w:name w:val="Balloon Text"/>
    <w:basedOn w:val="Normal"/>
    <w:link w:val="BalloonTextChar"/>
    <w:uiPriority w:val="99"/>
    <w:semiHidden/>
    <w:unhideWhenUsed/>
    <w:rsid w:val="00012E07"/>
    <w:pPr>
      <w:spacing w:after="0"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012E07"/>
    <w:rPr>
      <w:rFonts w:ascii="Lucida Grande" w:hAnsi="Lucida Grande"/>
      <w:sz w:val="18"/>
      <w:szCs w:val="18"/>
    </w:rPr>
  </w:style>
  <w:style w:type="character" w:styleId="CommentReference">
    <w:name w:val="annotation reference"/>
    <w:basedOn w:val="DefaultParagraphFont"/>
    <w:uiPriority w:val="99"/>
    <w:semiHidden/>
    <w:unhideWhenUsed/>
    <w:rsid w:val="00012E07"/>
    <w:rPr>
      <w:sz w:val="18"/>
      <w:szCs w:val="18"/>
    </w:rPr>
  </w:style>
  <w:style w:type="paragraph" w:styleId="CommentText">
    <w:name w:val="annotation text"/>
    <w:basedOn w:val="Normal"/>
    <w:link w:val="CommentTextChar"/>
    <w:uiPriority w:val="99"/>
    <w:semiHidden/>
    <w:unhideWhenUsed/>
    <w:rsid w:val="00012E07"/>
    <w:pPr>
      <w:spacing w:line="240" w:lineRule="auto"/>
    </w:pPr>
    <w:rPr>
      <w:sz w:val="24"/>
      <w:szCs w:val="24"/>
    </w:rPr>
  </w:style>
  <w:style w:type="character" w:customStyle="1" w:styleId="CommentTextChar">
    <w:name w:val="Comment Text Char"/>
    <w:basedOn w:val="DefaultParagraphFont"/>
    <w:link w:val="CommentText"/>
    <w:uiPriority w:val="99"/>
    <w:semiHidden/>
    <w:rsid w:val="00012E07"/>
    <w:rPr>
      <w:sz w:val="24"/>
      <w:szCs w:val="24"/>
    </w:rPr>
  </w:style>
  <w:style w:type="paragraph" w:styleId="CommentSubject">
    <w:name w:val="annotation subject"/>
    <w:basedOn w:val="CommentText"/>
    <w:next w:val="CommentText"/>
    <w:link w:val="CommentSubjectChar"/>
    <w:uiPriority w:val="99"/>
    <w:semiHidden/>
    <w:unhideWhenUsed/>
    <w:rsid w:val="00012E07"/>
    <w:rPr>
      <w:b/>
      <w:bCs/>
      <w:sz w:val="20"/>
      <w:szCs w:val="20"/>
    </w:rPr>
  </w:style>
  <w:style w:type="character" w:customStyle="1" w:styleId="CommentSubjectChar">
    <w:name w:val="Comment Subject Char"/>
    <w:basedOn w:val="CommentTextChar"/>
    <w:link w:val="CommentSubject"/>
    <w:uiPriority w:val="99"/>
    <w:semiHidden/>
    <w:rsid w:val="00012E07"/>
    <w:rPr>
      <w:b/>
      <w:bCs/>
      <w:sz w:val="20"/>
      <w:szCs w:val="20"/>
    </w:rPr>
  </w:style>
  <w:style w:type="character" w:styleId="EndnoteReference">
    <w:name w:val="endnote reference"/>
    <w:basedOn w:val="DefaultParagraphFont"/>
    <w:uiPriority w:val="99"/>
    <w:semiHidden/>
    <w:unhideWhenUsed/>
    <w:rsid w:val="00A74CD5"/>
    <w:rPr>
      <w:vertAlign w:val="superscript"/>
    </w:rPr>
  </w:style>
  <w:style w:type="paragraph" w:styleId="Caption">
    <w:name w:val="caption"/>
    <w:basedOn w:val="Normal"/>
    <w:next w:val="Normal"/>
    <w:uiPriority w:val="35"/>
    <w:semiHidden/>
    <w:unhideWhenUsed/>
    <w:qFormat/>
    <w:rsid w:val="00A07F89"/>
    <w:pPr>
      <w:spacing w:line="240" w:lineRule="auto"/>
    </w:pPr>
    <w:rPr>
      <w:b/>
      <w:bCs/>
      <w:color w:val="4F81BD" w:themeColor="accent1"/>
      <w:sz w:val="18"/>
      <w:szCs w:val="18"/>
    </w:rPr>
  </w:style>
  <w:style w:type="paragraph" w:styleId="Revision">
    <w:name w:val="Revision"/>
    <w:hidden/>
    <w:uiPriority w:val="99"/>
    <w:semiHidden/>
    <w:rsid w:val="0019279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86CF2E-FB6C-684A-A954-75F409DCC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7</Pages>
  <Words>3750</Words>
  <Characters>21376</Characters>
  <Application>Microsoft Macintosh Word</Application>
  <DocSecurity>0</DocSecurity>
  <Lines>178</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0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James Costello</dc:creator>
  <cp:lastModifiedBy>Tyler Clavelle</cp:lastModifiedBy>
  <cp:revision>20</cp:revision>
  <dcterms:created xsi:type="dcterms:W3CDTF">2014-12-14T01:28:00Z</dcterms:created>
  <dcterms:modified xsi:type="dcterms:W3CDTF">2014-12-19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4.1"&gt;&lt;session id="NRkFJBRK"/&gt;&lt;style id="http://www.zotero.org/styles/science" hasBibliography="1" bibliographyStyleHasBeenSet="0"/&gt;&lt;prefs&gt;&lt;pref name="fieldType" value="Field"/&gt;&lt;pref name="storeReferences" value=</vt:lpwstr>
  </property>
  <property fmtid="{D5CDD505-2E9C-101B-9397-08002B2CF9AE}" pid="3" name="ZOTERO_PREF_2">
    <vt:lpwstr>"true"/&gt;&lt;pref name="automaticJournalAbbreviations" value="true"/&gt;&lt;pref name="noteType" value="0"/&gt;&lt;/prefs&gt;&lt;/data&gt;</vt:lpwstr>
  </property>
</Properties>
</file>